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2CE0" w:rsidRDefault="00262CE0" w:rsidP="00262CE0">
      <w:pPr>
        <w:jc w:val="center"/>
      </w:pPr>
      <w:bookmarkStart w:id="0" w:name="_GoBack"/>
      <w:bookmarkEnd w:id="0"/>
      <w:r w:rsidRPr="00B23418">
        <w:rPr>
          <w:b/>
        </w:rPr>
        <w:t xml:space="preserve">Vitamin D Supplementation: Are Multivitamins </w:t>
      </w:r>
      <w:r w:rsidR="00E221F4">
        <w:rPr>
          <w:b/>
        </w:rPr>
        <w:t>Sufficient</w:t>
      </w:r>
      <w:r w:rsidRPr="00B23418">
        <w:rPr>
          <w:b/>
        </w:rPr>
        <w:t>?</w:t>
      </w:r>
    </w:p>
    <w:p w:rsidR="00E221F4" w:rsidRDefault="00E221F4" w:rsidP="00B23418"/>
    <w:p w:rsidR="00B23418" w:rsidRDefault="00E221F4" w:rsidP="00B23418">
      <w:r>
        <w:t xml:space="preserve">Rebecca </w:t>
      </w:r>
      <w:r w:rsidR="00B23418">
        <w:t>J Moon</w:t>
      </w:r>
      <w:r w:rsidR="00EA2672">
        <w:rPr>
          <w:vertAlign w:val="superscript"/>
        </w:rPr>
        <w:t>1,2</w:t>
      </w:r>
      <w:r w:rsidR="000C74AC">
        <w:t>, Elizabeth M Curtis</w:t>
      </w:r>
      <w:r w:rsidR="00EA2672">
        <w:rPr>
          <w:vertAlign w:val="superscript"/>
        </w:rPr>
        <w:t>1</w:t>
      </w:r>
      <w:r w:rsidR="000C74AC">
        <w:t xml:space="preserve">, </w:t>
      </w:r>
      <w:r w:rsidR="00B17FCB">
        <w:t>Cyrus Cooper</w:t>
      </w:r>
      <w:r w:rsidR="00EA2672">
        <w:rPr>
          <w:vertAlign w:val="superscript"/>
        </w:rPr>
        <w:t>1,3,4</w:t>
      </w:r>
      <w:r w:rsidR="00B17FCB">
        <w:t xml:space="preserve">, </w:t>
      </w:r>
      <w:r w:rsidR="000C74AC">
        <w:t xml:space="preserve">Justin </w:t>
      </w:r>
      <w:r w:rsidR="005A3CD5">
        <w:t xml:space="preserve">H </w:t>
      </w:r>
      <w:r w:rsidR="000C74AC">
        <w:t>Davies</w:t>
      </w:r>
      <w:r w:rsidR="00EA2672">
        <w:rPr>
          <w:vertAlign w:val="superscript"/>
        </w:rPr>
        <w:t>2</w:t>
      </w:r>
      <w:r w:rsidR="005A3CD5">
        <w:t>*</w:t>
      </w:r>
      <w:r w:rsidR="000C74AC">
        <w:t>, Nicholas C Harvey</w:t>
      </w:r>
      <w:r w:rsidR="00EA2672">
        <w:rPr>
          <w:vertAlign w:val="superscript"/>
        </w:rPr>
        <w:t>1,3</w:t>
      </w:r>
      <w:r w:rsidR="005A3CD5">
        <w:t>*</w:t>
      </w:r>
    </w:p>
    <w:p w:rsidR="00E221F4" w:rsidRDefault="00E221F4" w:rsidP="00B23418"/>
    <w:p w:rsidR="00E221F4" w:rsidRDefault="005A3CD5" w:rsidP="00EA2672">
      <w:r w:rsidRPr="005A3CD5">
        <w:t>*JHD and NCH are joint senior author</w:t>
      </w:r>
    </w:p>
    <w:p w:rsidR="00EA2672" w:rsidRDefault="00EA2672" w:rsidP="00EA2672"/>
    <w:p w:rsidR="00EA2672" w:rsidRPr="00EA2672" w:rsidRDefault="00EA2672" w:rsidP="00EA2672">
      <w:pPr>
        <w:pStyle w:val="ListParagraph"/>
        <w:numPr>
          <w:ilvl w:val="0"/>
          <w:numId w:val="1"/>
        </w:numPr>
        <w:shd w:val="clear" w:color="auto" w:fill="FFFFFF"/>
        <w:spacing w:after="0" w:line="480" w:lineRule="auto"/>
        <w:ind w:left="0" w:firstLine="0"/>
      </w:pPr>
      <w:r w:rsidRPr="00EA2672">
        <w:t>MRC Lifecourse Epidemiology Unit, University of Southampton, Southampton, UK.</w:t>
      </w:r>
    </w:p>
    <w:p w:rsidR="00EA2672" w:rsidRPr="00EA2672" w:rsidRDefault="00EA2672" w:rsidP="00EA2672">
      <w:pPr>
        <w:pStyle w:val="ListParagraph"/>
        <w:numPr>
          <w:ilvl w:val="0"/>
          <w:numId w:val="1"/>
        </w:numPr>
        <w:shd w:val="clear" w:color="auto" w:fill="FFFFFF"/>
        <w:spacing w:after="0" w:line="480" w:lineRule="auto"/>
        <w:ind w:left="0" w:firstLine="0"/>
      </w:pPr>
      <w:r w:rsidRPr="00EA2672">
        <w:t>Paediatric Endocrinology, Southampton University Hospitals NHS Foundation Trust, Southampton, UK.</w:t>
      </w:r>
    </w:p>
    <w:p w:rsidR="00EA2672" w:rsidRPr="00EA2672" w:rsidRDefault="00EA2672" w:rsidP="00EA2672">
      <w:pPr>
        <w:pStyle w:val="ListParagraph"/>
        <w:numPr>
          <w:ilvl w:val="0"/>
          <w:numId w:val="1"/>
        </w:numPr>
        <w:shd w:val="clear" w:color="auto" w:fill="FFFFFF"/>
        <w:spacing w:after="0" w:line="480" w:lineRule="auto"/>
        <w:ind w:left="0" w:firstLine="0"/>
      </w:pPr>
      <w:r w:rsidRPr="00EA2672">
        <w:t>NIHR Southampton Biomedical Research Centre, University of Southampton and University Hospital Southampton NHS Foundation Trust, Tremona Road, Southampton, UK.</w:t>
      </w:r>
    </w:p>
    <w:p w:rsidR="00EA2672" w:rsidRPr="00EA2672" w:rsidRDefault="00EA2672" w:rsidP="00EA2672">
      <w:pPr>
        <w:pStyle w:val="ListParagraph"/>
        <w:numPr>
          <w:ilvl w:val="0"/>
          <w:numId w:val="1"/>
        </w:numPr>
        <w:shd w:val="clear" w:color="auto" w:fill="FFFFFF"/>
        <w:spacing w:after="0" w:line="480" w:lineRule="auto"/>
        <w:ind w:left="0" w:firstLine="0"/>
      </w:pPr>
      <w:r w:rsidRPr="00EA2672">
        <w:t>NIHR Oxford Biomedical Research Centre, University of Oxford, Oxford, UK.</w:t>
      </w:r>
    </w:p>
    <w:p w:rsidR="00EA2672" w:rsidRPr="00C72D1D" w:rsidRDefault="00EA2672" w:rsidP="00EA2672">
      <w:pPr>
        <w:autoSpaceDE w:val="0"/>
        <w:autoSpaceDN w:val="0"/>
        <w:adjustRightInd w:val="0"/>
        <w:spacing w:after="120" w:line="360" w:lineRule="auto"/>
        <w:jc w:val="both"/>
        <w:rPr>
          <w:rFonts w:ascii="Times New Roman" w:hAnsi="Times New Roman" w:cs="Times New Roman"/>
          <w:lang w:bidi="hi-IN"/>
        </w:rPr>
      </w:pPr>
    </w:p>
    <w:p w:rsidR="00EA2672" w:rsidRDefault="00EA2672" w:rsidP="00EA2672">
      <w:pPr>
        <w:tabs>
          <w:tab w:val="left" w:pos="2430"/>
        </w:tabs>
        <w:spacing w:after="120" w:line="360" w:lineRule="auto"/>
        <w:jc w:val="both"/>
      </w:pPr>
    </w:p>
    <w:p w:rsidR="00EA2672" w:rsidRPr="00EA2672" w:rsidRDefault="00EA2672" w:rsidP="00EA2672">
      <w:pPr>
        <w:tabs>
          <w:tab w:val="left" w:pos="2430"/>
        </w:tabs>
        <w:spacing w:after="120" w:line="360" w:lineRule="auto"/>
        <w:jc w:val="both"/>
      </w:pPr>
      <w:r w:rsidRPr="00EA2672">
        <w:t>Corresponding Author and person to whom reprint requests should be addressed:</w:t>
      </w:r>
    </w:p>
    <w:p w:rsidR="00EA2672" w:rsidRPr="00EA2672" w:rsidRDefault="00EA2672" w:rsidP="00EA2672">
      <w:pPr>
        <w:tabs>
          <w:tab w:val="left" w:pos="2430"/>
        </w:tabs>
        <w:spacing w:after="120" w:line="360" w:lineRule="auto"/>
        <w:jc w:val="both"/>
      </w:pPr>
      <w:r w:rsidRPr="00EA2672">
        <w:lastRenderedPageBreak/>
        <w:t>Professor Nicholas Harvey,</w:t>
      </w:r>
    </w:p>
    <w:p w:rsidR="00EA2672" w:rsidRPr="00EA2672" w:rsidRDefault="00EA2672" w:rsidP="00EA2672">
      <w:pPr>
        <w:tabs>
          <w:tab w:val="left" w:pos="2430"/>
        </w:tabs>
        <w:spacing w:after="120" w:line="360" w:lineRule="auto"/>
        <w:jc w:val="both"/>
      </w:pPr>
      <w:r w:rsidRPr="00EA2672">
        <w:t>MRC Lifecourse Epidemiology Unit,</w:t>
      </w:r>
    </w:p>
    <w:p w:rsidR="00EA2672" w:rsidRPr="00EA2672" w:rsidRDefault="00EA2672" w:rsidP="00EA2672">
      <w:pPr>
        <w:tabs>
          <w:tab w:val="left" w:pos="2430"/>
        </w:tabs>
        <w:spacing w:after="120" w:line="360" w:lineRule="auto"/>
        <w:jc w:val="both"/>
      </w:pPr>
      <w:r w:rsidRPr="00EA2672">
        <w:t>University of Southampton,</w:t>
      </w:r>
    </w:p>
    <w:p w:rsidR="00EA2672" w:rsidRPr="00EA2672" w:rsidRDefault="00EA2672" w:rsidP="00EA2672">
      <w:pPr>
        <w:tabs>
          <w:tab w:val="left" w:pos="2430"/>
        </w:tabs>
        <w:spacing w:after="120" w:line="360" w:lineRule="auto"/>
        <w:jc w:val="both"/>
      </w:pPr>
      <w:r w:rsidRPr="00EA2672">
        <w:t>Southampton General Hospital,</w:t>
      </w:r>
    </w:p>
    <w:p w:rsidR="00EA2672" w:rsidRPr="00EA2672" w:rsidRDefault="00EA2672" w:rsidP="00EA2672">
      <w:pPr>
        <w:tabs>
          <w:tab w:val="left" w:pos="2430"/>
        </w:tabs>
        <w:spacing w:after="120" w:line="360" w:lineRule="auto"/>
        <w:jc w:val="both"/>
      </w:pPr>
      <w:r w:rsidRPr="00EA2672">
        <w:t>Southampton.</w:t>
      </w:r>
    </w:p>
    <w:p w:rsidR="00EA2672" w:rsidRPr="00EA2672" w:rsidRDefault="00EA2672" w:rsidP="00EA2672">
      <w:pPr>
        <w:tabs>
          <w:tab w:val="left" w:pos="2430"/>
        </w:tabs>
        <w:spacing w:after="120" w:line="360" w:lineRule="auto"/>
        <w:jc w:val="both"/>
      </w:pPr>
      <w:r w:rsidRPr="00EA2672">
        <w:t>SO16 6YD</w:t>
      </w:r>
    </w:p>
    <w:p w:rsidR="00EA2672" w:rsidRPr="00EA2672" w:rsidRDefault="00EA2672" w:rsidP="00EA2672">
      <w:pPr>
        <w:tabs>
          <w:tab w:val="left" w:pos="2430"/>
        </w:tabs>
        <w:spacing w:after="120" w:line="360" w:lineRule="auto"/>
        <w:jc w:val="both"/>
      </w:pPr>
      <w:r w:rsidRPr="00EA2672">
        <w:t>Tel: 023 8077 7624</w:t>
      </w:r>
    </w:p>
    <w:p w:rsidR="00EA2672" w:rsidRPr="00EA2672" w:rsidRDefault="00EA2672" w:rsidP="00EA2672">
      <w:pPr>
        <w:tabs>
          <w:tab w:val="left" w:pos="2430"/>
        </w:tabs>
        <w:spacing w:after="120" w:line="360" w:lineRule="auto"/>
        <w:jc w:val="both"/>
      </w:pPr>
      <w:r w:rsidRPr="00EA2672">
        <w:t>Fax: 023 8070 4021</w:t>
      </w:r>
    </w:p>
    <w:p w:rsidR="00EA2672" w:rsidRDefault="00EA2672" w:rsidP="00EA2672">
      <w:pPr>
        <w:spacing w:after="120" w:line="360" w:lineRule="auto"/>
        <w:jc w:val="both"/>
        <w:rPr>
          <w:rFonts w:ascii="Times New Roman" w:hAnsi="Times New Roman" w:cs="Times New Roman"/>
          <w:lang w:bidi="hi-IN"/>
        </w:rPr>
      </w:pPr>
      <w:r w:rsidRPr="00EA2672">
        <w:t xml:space="preserve">Email: </w:t>
      </w:r>
      <w:hyperlink r:id="rId8" w:history="1">
        <w:r w:rsidRPr="00EA2672">
          <w:t>nch@mrc.soton.ac.uk</w:t>
        </w:r>
      </w:hyperlink>
    </w:p>
    <w:p w:rsidR="00E221F4" w:rsidRPr="005A3CD5" w:rsidRDefault="00E221F4"/>
    <w:p w:rsidR="00D07481" w:rsidRDefault="00D07481">
      <w:pPr>
        <w:rPr>
          <w:b/>
        </w:rPr>
      </w:pPr>
      <w:r>
        <w:rPr>
          <w:b/>
        </w:rPr>
        <w:br w:type="page"/>
      </w:r>
    </w:p>
    <w:p w:rsidR="00EA2672" w:rsidRDefault="00D07481">
      <w:pPr>
        <w:rPr>
          <w:b/>
        </w:rPr>
      </w:pPr>
      <w:r>
        <w:rPr>
          <w:b/>
        </w:rPr>
        <w:lastRenderedPageBreak/>
        <w:t>Abstract</w:t>
      </w:r>
      <w:r w:rsidR="003F30CD">
        <w:rPr>
          <w:b/>
        </w:rPr>
        <w:t xml:space="preserve"> </w:t>
      </w:r>
    </w:p>
    <w:p w:rsidR="00D07481" w:rsidRDefault="00D07481">
      <w:pPr>
        <w:rPr>
          <w:b/>
        </w:rPr>
      </w:pPr>
      <w:r>
        <w:rPr>
          <w:b/>
        </w:rPr>
        <w:t>Background</w:t>
      </w:r>
    </w:p>
    <w:p w:rsidR="00D07481" w:rsidRDefault="00500596">
      <w:r>
        <w:t>Public Health England</w:t>
      </w:r>
      <w:r w:rsidR="00D07481">
        <w:t xml:space="preserve"> advises </w:t>
      </w:r>
      <w:r w:rsidR="003F30CD">
        <w:t xml:space="preserve">400 IU/day </w:t>
      </w:r>
      <w:r w:rsidR="00D07481">
        <w:t>vit</w:t>
      </w:r>
      <w:r w:rsidR="003F30CD">
        <w:t>amin D supplementation for children over 1 year</w:t>
      </w:r>
      <w:r w:rsidR="00D07481">
        <w:t xml:space="preserve">.  </w:t>
      </w:r>
      <w:r w:rsidR="00F23C42">
        <w:t>C</w:t>
      </w:r>
      <w:r w:rsidR="00D07481">
        <w:t xml:space="preserve">ommercially available children’s multivitamin </w:t>
      </w:r>
      <w:r w:rsidR="00F23C42">
        <w:t xml:space="preserve">and vitamin D supplements were surveyed to determine the vitamin D content. </w:t>
      </w:r>
    </w:p>
    <w:p w:rsidR="00F23C42" w:rsidRDefault="00F23C42">
      <w:pPr>
        <w:rPr>
          <w:b/>
        </w:rPr>
      </w:pPr>
      <w:r w:rsidRPr="00F23C42">
        <w:rPr>
          <w:b/>
        </w:rPr>
        <w:t>Methods</w:t>
      </w:r>
    </w:p>
    <w:p w:rsidR="00F23C42" w:rsidRDefault="00F23C42" w:rsidP="00F23C42">
      <w:r>
        <w:t xml:space="preserve">Multivitamins and vitamin D supplements </w:t>
      </w:r>
      <w:r w:rsidR="003F30CD">
        <w:t xml:space="preserve">marketed </w:t>
      </w:r>
      <w:r>
        <w:t xml:space="preserve">at children </w:t>
      </w:r>
      <w:r w:rsidR="003F30CD">
        <w:t>&lt;</w:t>
      </w:r>
      <w:r>
        <w:t xml:space="preserve">12 years </w:t>
      </w:r>
      <w:r w:rsidR="003F30CD">
        <w:t>and</w:t>
      </w:r>
      <w:r>
        <w:t xml:space="preserve"> sold by nine </w:t>
      </w:r>
      <w:r w:rsidR="00BF38DF">
        <w:t xml:space="preserve"> UK </w:t>
      </w:r>
      <w:r w:rsidR="003F30CD">
        <w:t xml:space="preserve">supermarkets and health supplement </w:t>
      </w:r>
      <w:r>
        <w:t xml:space="preserve">retailers were surveyed.  </w:t>
      </w:r>
      <w:r w:rsidR="003F30CD">
        <w:t>V</w:t>
      </w:r>
      <w:r>
        <w:t>itamin D content was determined from manufacturer’s website</w:t>
      </w:r>
      <w:r w:rsidR="003F30CD">
        <w:t>s</w:t>
      </w:r>
      <w:r>
        <w:t xml:space="preserve"> and product packaging.</w:t>
      </w:r>
    </w:p>
    <w:p w:rsidR="00F23C42" w:rsidRDefault="00F23C42" w:rsidP="00F23C42">
      <w:pPr>
        <w:rPr>
          <w:b/>
        </w:rPr>
      </w:pPr>
      <w:r w:rsidRPr="00F23C42">
        <w:rPr>
          <w:b/>
        </w:rPr>
        <w:t>Results</w:t>
      </w:r>
    </w:p>
    <w:p w:rsidR="00F23C42" w:rsidRDefault="00F23C42" w:rsidP="00F23C42">
      <w:r>
        <w:t>67 multivitamins were surveyed</w:t>
      </w:r>
      <w:r w:rsidR="000C74AC">
        <w:t xml:space="preserve">, </w:t>
      </w:r>
      <w:r>
        <w:t>contain</w:t>
      </w:r>
      <w:r w:rsidR="000C74AC">
        <w:t xml:space="preserve">ing </w:t>
      </w:r>
      <w:r>
        <w:t xml:space="preserve">0-800IU/day vitamin D.  </w:t>
      </w:r>
      <w:r w:rsidR="003F30CD">
        <w:t xml:space="preserve">Only </w:t>
      </w:r>
      <w:r>
        <w:t>25-36%</w:t>
      </w:r>
      <w:r w:rsidR="003F30CD">
        <w:t>,</w:t>
      </w:r>
      <w:r w:rsidR="000C74AC">
        <w:t xml:space="preserve"> </w:t>
      </w:r>
      <w:r>
        <w:t xml:space="preserve">depending </w:t>
      </w:r>
      <w:r w:rsidR="003F30CD">
        <w:t>on the child’s age,</w:t>
      </w:r>
      <w:r>
        <w:t xml:space="preserve"> provided </w:t>
      </w:r>
      <w:r w:rsidR="003F30CD">
        <w:t>≥</w:t>
      </w:r>
      <w:r>
        <w:t>400IU/day vitamin D.  Supplements containing only vitamin D or labelled as for “healthy bones” typically had higher vitamin D content (57-67% contained ≥400IU/day).</w:t>
      </w:r>
    </w:p>
    <w:p w:rsidR="00F23C42" w:rsidRPr="00F23C42" w:rsidRDefault="00F23C42" w:rsidP="00F23C42">
      <w:pPr>
        <w:rPr>
          <w:b/>
        </w:rPr>
      </w:pPr>
      <w:r w:rsidRPr="00F23C42">
        <w:rPr>
          <w:b/>
        </w:rPr>
        <w:t>Conclusions</w:t>
      </w:r>
    </w:p>
    <w:p w:rsidR="00F23C42" w:rsidRDefault="00F23C42">
      <w:pPr>
        <w:rPr>
          <w:b/>
        </w:rPr>
      </w:pPr>
      <w:r>
        <w:t xml:space="preserve">Few multivitamin products </w:t>
      </w:r>
      <w:r w:rsidR="003F30CD">
        <w:t>supply</w:t>
      </w:r>
      <w:r>
        <w:t xml:space="preserve"> the recommended 400IU/day vitamin D.  Clinicians need to be aware of this when recommending vitamin D supplementation</w:t>
      </w:r>
      <w:r w:rsidR="00A158CD">
        <w:t xml:space="preserve"> and advise parents/carers to choose a product that contains ≥400 IU/day vitamin D.  </w:t>
      </w:r>
    </w:p>
    <w:p w:rsidR="00F23C42" w:rsidRDefault="00F23C42">
      <w:pPr>
        <w:rPr>
          <w:b/>
        </w:rPr>
      </w:pPr>
    </w:p>
    <w:p w:rsidR="000E6544" w:rsidRDefault="000E6544">
      <w:pPr>
        <w:rPr>
          <w:b/>
        </w:rPr>
      </w:pPr>
      <w:r>
        <w:rPr>
          <w:b/>
        </w:rPr>
        <w:br w:type="page"/>
      </w:r>
    </w:p>
    <w:p w:rsidR="000E6544" w:rsidRDefault="000E6544">
      <w:pPr>
        <w:rPr>
          <w:b/>
        </w:rPr>
      </w:pPr>
      <w:r>
        <w:rPr>
          <w:b/>
        </w:rPr>
        <w:lastRenderedPageBreak/>
        <w:t>What is known about this topic?</w:t>
      </w:r>
    </w:p>
    <w:p w:rsidR="000E6544" w:rsidRDefault="000E6544" w:rsidP="000E6544">
      <w:pPr>
        <w:pStyle w:val="ListParagraph"/>
        <w:numPr>
          <w:ilvl w:val="0"/>
          <w:numId w:val="2"/>
        </w:numPr>
      </w:pPr>
      <w:r w:rsidRPr="000E6544">
        <w:t>Vitamin D deficiency can lead to rickets, osteomalacia and hypocalcaemia.  These are preventable with vitamin D supplementation.</w:t>
      </w:r>
    </w:p>
    <w:p w:rsidR="000E6544" w:rsidRDefault="00500596" w:rsidP="000E6544">
      <w:pPr>
        <w:pStyle w:val="ListParagraph"/>
        <w:numPr>
          <w:ilvl w:val="0"/>
          <w:numId w:val="2"/>
        </w:numPr>
      </w:pPr>
      <w:r>
        <w:t>Public Health England</w:t>
      </w:r>
      <w:r w:rsidR="0043423F">
        <w:t xml:space="preserve"> recommend vitamin D supplementation with 400IU/day year round for ages 1-4 years, and during autumn and winter for individuals over 4 years. </w:t>
      </w:r>
    </w:p>
    <w:p w:rsidR="008335D0" w:rsidRDefault="008335D0" w:rsidP="008335D0">
      <w:pPr>
        <w:pStyle w:val="ListParagraph"/>
      </w:pPr>
    </w:p>
    <w:p w:rsidR="0043423F" w:rsidRDefault="0043423F" w:rsidP="0043423F">
      <w:pPr>
        <w:rPr>
          <w:b/>
        </w:rPr>
      </w:pPr>
      <w:r w:rsidRPr="0043423F">
        <w:rPr>
          <w:b/>
        </w:rPr>
        <w:t>What this study adds</w:t>
      </w:r>
    </w:p>
    <w:p w:rsidR="0043423F" w:rsidRPr="0043423F" w:rsidRDefault="0043423F" w:rsidP="0043423F">
      <w:pPr>
        <w:pStyle w:val="ListParagraph"/>
        <w:numPr>
          <w:ilvl w:val="0"/>
          <w:numId w:val="3"/>
        </w:numPr>
        <w:rPr>
          <w:b/>
        </w:rPr>
      </w:pPr>
      <w:r>
        <w:t>There is a huge choice of children’s multivitamin and vitamin D supplements.</w:t>
      </w:r>
    </w:p>
    <w:p w:rsidR="0043423F" w:rsidRPr="0043423F" w:rsidRDefault="0043423F" w:rsidP="0043423F">
      <w:pPr>
        <w:pStyle w:val="ListParagraph"/>
        <w:numPr>
          <w:ilvl w:val="0"/>
          <w:numId w:val="3"/>
        </w:numPr>
        <w:rPr>
          <w:b/>
        </w:rPr>
      </w:pPr>
      <w:r>
        <w:t>Only a quarter to a third of multivitamins marketed for children provide the recommended 400IU/day vitamin D.</w:t>
      </w:r>
    </w:p>
    <w:p w:rsidR="000E6544" w:rsidRDefault="000E6544">
      <w:pPr>
        <w:rPr>
          <w:b/>
        </w:rPr>
      </w:pPr>
    </w:p>
    <w:p w:rsidR="00F23C42" w:rsidRDefault="00EA2672">
      <w:pPr>
        <w:rPr>
          <w:b/>
        </w:rPr>
      </w:pPr>
      <w:r>
        <w:rPr>
          <w:b/>
        </w:rPr>
        <w:t xml:space="preserve">Key words: </w:t>
      </w:r>
      <w:r w:rsidRPr="00EA2672">
        <w:t>Vitamin D, multivitamins, supplementation, rickets</w:t>
      </w:r>
    </w:p>
    <w:p w:rsidR="008335D0" w:rsidRDefault="00EA2672">
      <w:r>
        <w:rPr>
          <w:b/>
        </w:rPr>
        <w:t xml:space="preserve">Word count: </w:t>
      </w:r>
      <w:r w:rsidR="002519C8">
        <w:t>1110</w:t>
      </w:r>
    </w:p>
    <w:p w:rsidR="008335D0" w:rsidRPr="008335D0" w:rsidRDefault="008335D0">
      <w:pPr>
        <w:rPr>
          <w:b/>
        </w:rPr>
      </w:pPr>
      <w:r w:rsidRPr="008335D0">
        <w:rPr>
          <w:b/>
        </w:rPr>
        <w:t xml:space="preserve">References: </w:t>
      </w:r>
      <w:r w:rsidRPr="008335D0">
        <w:t>5</w:t>
      </w:r>
    </w:p>
    <w:p w:rsidR="008335D0" w:rsidRPr="008335D0" w:rsidRDefault="008335D0">
      <w:pPr>
        <w:rPr>
          <w:b/>
        </w:rPr>
      </w:pPr>
      <w:r w:rsidRPr="008335D0">
        <w:rPr>
          <w:b/>
        </w:rPr>
        <w:t xml:space="preserve">Tables: </w:t>
      </w:r>
      <w:r w:rsidRPr="008335D0">
        <w:t>2</w:t>
      </w:r>
    </w:p>
    <w:p w:rsidR="00B23418" w:rsidRDefault="008335D0">
      <w:pPr>
        <w:rPr>
          <w:b/>
        </w:rPr>
      </w:pPr>
      <w:r w:rsidRPr="008335D0">
        <w:rPr>
          <w:b/>
        </w:rPr>
        <w:t xml:space="preserve">Supplementary data tables: </w:t>
      </w:r>
      <w:r w:rsidRPr="008335D0">
        <w:t>2</w:t>
      </w:r>
      <w:r w:rsidR="00B23418">
        <w:rPr>
          <w:b/>
        </w:rPr>
        <w:br w:type="page"/>
      </w:r>
    </w:p>
    <w:p w:rsidR="0012373A" w:rsidRPr="0012373A" w:rsidRDefault="0012373A" w:rsidP="0012373A">
      <w:pPr>
        <w:rPr>
          <w:b/>
        </w:rPr>
      </w:pPr>
      <w:r w:rsidRPr="0012373A">
        <w:rPr>
          <w:b/>
        </w:rPr>
        <w:lastRenderedPageBreak/>
        <w:t>Introduction</w:t>
      </w:r>
    </w:p>
    <w:p w:rsidR="0012373A" w:rsidRDefault="00262CE0" w:rsidP="00262CE0">
      <w:r>
        <w:t xml:space="preserve">Biochemically low levels of 25-hydroxyvitamin D are </w:t>
      </w:r>
      <w:r w:rsidR="000C74AC">
        <w:t>common</w:t>
      </w:r>
      <w:r>
        <w:t xml:space="preserve"> in children in the United Kingdom (UK), particularly during winter months when </w:t>
      </w:r>
      <w:r w:rsidR="0021177F">
        <w:t xml:space="preserve">there is limited ultraviolet B </w:t>
      </w:r>
      <w:r>
        <w:t>radiation to allow endogenous vitamin D synthesis</w:t>
      </w:r>
      <w:r w:rsidR="009233F7">
        <w:t xml:space="preserve"> </w:t>
      </w:r>
      <w:r w:rsidR="009233F7">
        <w:fldChar w:fldCharType="begin"/>
      </w:r>
      <w:r w:rsidR="009233F7">
        <w:instrText xml:space="preserve"> ADDIN EN.CITE &lt;EndNote&gt;&lt;Cite&gt;&lt;Author&gt;Davies&lt;/Author&gt;&lt;Year&gt;1999&lt;/Year&gt;&lt;RecNum&gt;139&lt;/RecNum&gt;&lt;DisplayText&gt;(1)&lt;/DisplayText&gt;&lt;record&gt;&lt;rec-number&gt;139&lt;/rec-number&gt;&lt;foreign-keys&gt;&lt;key app="EN" db-id="pv002sa2svrdp6evef25aw2ifxp2vpx9a550" timestamp="0"&gt;139&lt;/key&gt;&lt;/foreign-keys&gt;&lt;ref-type name="Journal Article"&gt;17&lt;/ref-type&gt;&lt;contributors&gt;&lt;authors&gt;&lt;author&gt;Davies,P.S.&lt;/author&gt;&lt;author&gt;Bates,C.J.&lt;/author&gt;&lt;author&gt;Cole,T.J.&lt;/author&gt;&lt;author&gt;Prentice,A.&lt;/author&gt;&lt;author&gt;Clarke,P.C.&lt;/author&gt;&lt;/authors&gt;&lt;/contributors&gt;&lt;auth-address&gt;Medical Research Council Human Nutrition Research, Cambridge, UK&lt;/auth-address&gt;&lt;titles&gt;&lt;title&gt;Vitamin D: seasonal and regional differences in preschool children in Great Britain&lt;/title&gt;&lt;secondary-title&gt;Eur J Clin Nutr &lt;/secondary-title&gt;&lt;/titles&gt;&lt;periodical&gt;&lt;full-title&gt;Eur J Clin Nutr&lt;/full-title&gt;&lt;abbr-1&gt;European journal of clinical nutrition&lt;/abbr-1&gt;&lt;/periodical&gt;&lt;pages&gt;195-198&lt;/pages&gt;&lt;volume&gt;53&lt;/volume&gt;&lt;number&gt;3&lt;/number&gt;&lt;reprint-edition&gt;Not in File&lt;/reprint-edition&gt;&lt;keywords&gt;&lt;keyword&gt;administration &amp;amp; dosage&lt;/keyword&gt;&lt;keyword&gt;Aged&lt;/keyword&gt;&lt;keyword&gt;blood&lt;/keyword&gt;&lt;keyword&gt;Calcifediol&lt;/keyword&gt;&lt;keyword&gt;Child Nutritional Physiological Phenomena&lt;/keyword&gt;&lt;keyword&gt;Child,Preschool&lt;/keyword&gt;&lt;keyword&gt;Diet&lt;/keyword&gt;&lt;keyword&gt;Dietary Supplements&lt;/keyword&gt;&lt;keyword&gt;England&lt;/keyword&gt;&lt;keyword&gt;Female&lt;/keyword&gt;&lt;keyword&gt;Great Britain&lt;/keyword&gt;&lt;keyword&gt;Health&lt;/keyword&gt;&lt;keyword&gt;Humans&lt;/keyword&gt;&lt;keyword&gt;Infant&lt;/keyword&gt;&lt;keyword&gt;Male&lt;/keyword&gt;&lt;keyword&gt;Nutritional Status&lt;/keyword&gt;&lt;keyword&gt;Parents&lt;/keyword&gt;&lt;keyword&gt;Random Allocation&lt;/keyword&gt;&lt;keyword&gt;Rickets&lt;/keyword&gt;&lt;keyword&gt;Risk&lt;/keyword&gt;&lt;keyword&gt;Scotland&lt;/keyword&gt;&lt;keyword&gt;Seasons&lt;/keyword&gt;&lt;keyword&gt;Vitamin D&lt;/keyword&gt;&lt;/keywords&gt;&lt;dates&gt;&lt;year&gt;1999&lt;/year&gt;&lt;pub-dates&gt;&lt;date&gt;3/1999&lt;/date&gt;&lt;/pub-dates&gt;&lt;/dates&gt;&lt;label&gt;102&lt;/label&gt;&lt;urls&gt;&lt;related-urls&gt;&lt;url&gt;http://www.ncbi.nlm.nih.gov/pubmed/10201800&lt;/url&gt;&lt;/related-urls&gt;&lt;/urls&gt;&lt;/record&gt;&lt;/Cite&gt;&lt;/EndNote&gt;</w:instrText>
      </w:r>
      <w:r w:rsidR="009233F7">
        <w:fldChar w:fldCharType="separate"/>
      </w:r>
      <w:r w:rsidR="009233F7">
        <w:rPr>
          <w:noProof/>
        </w:rPr>
        <w:t>(</w:t>
      </w:r>
      <w:hyperlink w:anchor="_ENREF_1" w:tooltip="Davies, 1999 #139" w:history="1">
        <w:r w:rsidR="00414AFB">
          <w:rPr>
            <w:noProof/>
          </w:rPr>
          <w:t>1</w:t>
        </w:r>
      </w:hyperlink>
      <w:r w:rsidR="009233F7">
        <w:rPr>
          <w:noProof/>
        </w:rPr>
        <w:t>)</w:t>
      </w:r>
      <w:r w:rsidR="009233F7">
        <w:fldChar w:fldCharType="end"/>
      </w:r>
      <w:r w:rsidR="009233F7">
        <w:t>.</w:t>
      </w:r>
      <w:r w:rsidR="00387E48">
        <w:t xml:space="preserve">  </w:t>
      </w:r>
      <w:r>
        <w:t>Vitamin D deficiency can lead to rickets and hypocalcaemia</w:t>
      </w:r>
      <w:r w:rsidR="00414AFB">
        <w:t xml:space="preserve">.  The incidence of these clinical outcomes has increased in the UK in recent years, in part reflecting greater cultural diversity due to increased susceptibility in Black, Asian and minority ethnic groups </w:t>
      </w:r>
      <w:r w:rsidR="00414AFB">
        <w:fldChar w:fldCharType="begin"/>
      </w:r>
      <w:r w:rsidR="00414AFB">
        <w:instrText xml:space="preserve"> ADDIN EN.CITE &lt;EndNote&gt;&lt;Cite&gt;&lt;Author&gt;Uday&lt;/Author&gt;&lt;Year&gt;2017&lt;/Year&gt;&lt;RecNum&gt;1811&lt;/RecNum&gt;&lt;DisplayText&gt;(2)&lt;/DisplayText&gt;&lt;record&gt;&lt;rec-number&gt;1811&lt;/rec-number&gt;&lt;foreign-keys&gt;&lt;key app="EN" db-id="pv002sa2svrdp6evef25aw2ifxp2vpx9a550" timestamp="1537387263"&gt;1811&lt;/key&gt;&lt;/foreign-keys&gt;&lt;ref-type name="Journal Article"&gt;17&lt;/ref-type&gt;&lt;contributors&gt;&lt;authors&gt;&lt;author&gt;Uday, S.&lt;/author&gt;&lt;author&gt;Kongjonaj, A.&lt;/author&gt;&lt;author&gt;Aguiar, M.&lt;/author&gt;&lt;author&gt;Tulchinsky, T.&lt;/author&gt;&lt;author&gt;Hogler, W.&lt;/author&gt;&lt;/authors&gt;&lt;/contributors&gt;&lt;auth-address&gt;Department of Endocrinology and DiabetesBirmingham Children&amp;apos;s Hospital, Birmingham, UK.&amp;#xD;MEAL Specialist at Save the Children InternationalAlbania Country Office, Tirana, Albania.&amp;#xD;Health Economics UnitUniversity of Birmingham, Birmingham, UK.&amp;#xD;Braun School of Public Health and Community Medicineand Ashkelon College, Ashkelon, Israel.&amp;#xD;Department of Endocrinology and DiabetesBirmingham Children&amp;apos;s Hospital, Birmingham, UK wolfgang.hogler@nhs.net.&amp;#xD;Institute of Metabolism and Systems ResearchUniversity of Birmingham, Birmingham, UK.&lt;/auth-address&gt;&lt;titles&gt;&lt;title&gt;Variations in infant and childhood vitamin D supplementation programmes across Europe and factors influencing adherence&lt;/title&gt;&lt;secondary-title&gt;Endocr Connect&lt;/secondary-title&gt;&lt;alt-title&gt;Endocrine connections&lt;/alt-title&gt;&lt;/titles&gt;&lt;periodical&gt;&lt;full-title&gt;Endocr Connect&lt;/full-title&gt;&lt;abbr-1&gt;Endocrine connections&lt;/abbr-1&gt;&lt;/periodical&gt;&lt;alt-periodical&gt;&lt;full-title&gt;Endocr Connect&lt;/full-title&gt;&lt;abbr-1&gt;Endocrine connections&lt;/abbr-1&gt;&lt;/alt-periodical&gt;&lt;pages&gt;667-675&lt;/pages&gt;&lt;volume&gt;6&lt;/volume&gt;&lt;number&gt;8&lt;/number&gt;&lt;edition&gt;2017/09/20&lt;/edition&gt;&lt;dates&gt;&lt;year&gt;2017&lt;/year&gt;&lt;pub-dates&gt;&lt;date&gt;Nov&lt;/date&gt;&lt;/pub-dates&gt;&lt;/dates&gt;&lt;isbn&gt;2049-3614 (Print)&amp;#xD;2049-3614&lt;/isbn&gt;&lt;accession-num&gt;28924002&lt;/accession-num&gt;&lt;urls&gt;&lt;/urls&gt;&lt;custom2&gt;Pmc5655685&lt;/custom2&gt;&lt;electronic-resource-num&gt;10.1530/ec-17-0193&lt;/electronic-resource-num&gt;&lt;remote-database-provider&gt;Nlm&lt;/remote-database-provider&gt;&lt;language&gt;eng&lt;/language&gt;&lt;/record&gt;&lt;/Cite&gt;&lt;/EndNote&gt;</w:instrText>
      </w:r>
      <w:r w:rsidR="00414AFB">
        <w:fldChar w:fldCharType="separate"/>
      </w:r>
      <w:r w:rsidR="00414AFB">
        <w:rPr>
          <w:noProof/>
        </w:rPr>
        <w:t>(</w:t>
      </w:r>
      <w:hyperlink w:anchor="_ENREF_2" w:tooltip="Uday, 2017 #1811" w:history="1">
        <w:r w:rsidR="00414AFB">
          <w:rPr>
            <w:noProof/>
          </w:rPr>
          <w:t>2</w:t>
        </w:r>
      </w:hyperlink>
      <w:r w:rsidR="00414AFB">
        <w:rPr>
          <w:noProof/>
        </w:rPr>
        <w:t>)</w:t>
      </w:r>
      <w:r w:rsidR="00414AFB">
        <w:fldChar w:fldCharType="end"/>
      </w:r>
      <w:r w:rsidR="00414AFB">
        <w:t xml:space="preserve">.  Importantly, rickets and hypocalcaemia due to vitamin D </w:t>
      </w:r>
      <w:r w:rsidR="002519C8">
        <w:t>deficiency are</w:t>
      </w:r>
      <w:r>
        <w:t xml:space="preserve"> preventable </w:t>
      </w:r>
      <w:r w:rsidR="00387E48">
        <w:t xml:space="preserve">with supplementation </w:t>
      </w:r>
      <w:r w:rsidR="00387E48">
        <w:fldChar w:fldCharType="begin">
          <w:fldData xml:space="preserve">PEVuZE5vdGU+PENpdGU+PEF1dGhvcj5Nb3k8L0F1dGhvcj48WWVhcj4yMDEyPC9ZZWFyPjxSZWNO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</w:fldData>
        </w:fldChar>
      </w:r>
      <w:r w:rsidR="00414AFB">
        <w:instrText xml:space="preserve"> ADDIN EN.CITE </w:instrText>
      </w:r>
      <w:r w:rsidR="00414AFB">
        <w:fldChar w:fldCharType="begin">
          <w:fldData xml:space="preserve">PEVuZE5vdGU+PENpdGU+PEF1dGhvcj5Nb3k8L0F1dGhvcj48WWVhcj4yMDEyPC9ZZWFyPjxSZWNO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</w:fldData>
        </w:fldChar>
      </w:r>
      <w:r w:rsidR="00414AFB">
        <w:instrText xml:space="preserve"> ADDIN EN.CITE.DATA </w:instrText>
      </w:r>
      <w:r w:rsidR="00414AFB">
        <w:fldChar w:fldCharType="end"/>
      </w:r>
      <w:r w:rsidR="00387E48">
        <w:fldChar w:fldCharType="separate"/>
      </w:r>
      <w:r w:rsidR="00414AFB">
        <w:rPr>
          <w:noProof/>
        </w:rPr>
        <w:t>(</w:t>
      </w:r>
      <w:hyperlink w:anchor="_ENREF_3" w:tooltip="Moy, 2012 #970" w:history="1">
        <w:r w:rsidR="00414AFB">
          <w:rPr>
            <w:noProof/>
          </w:rPr>
          <w:t>3</w:t>
        </w:r>
      </w:hyperlink>
      <w:r w:rsidR="00414AFB">
        <w:rPr>
          <w:noProof/>
        </w:rPr>
        <w:t>)</w:t>
      </w:r>
      <w:r w:rsidR="00387E48">
        <w:fldChar w:fldCharType="end"/>
      </w:r>
      <w:r w:rsidR="002519C8">
        <w:t>.</w:t>
      </w:r>
    </w:p>
    <w:p w:rsidR="001B3B2D" w:rsidRDefault="00414AFB" w:rsidP="00262CE0">
      <w:r>
        <w:t>Based on the findings of the Scientific Advisory Committee on Nutrition (SACN) report on vitamin D and health, in 2016 Public Health England (PHE)</w:t>
      </w:r>
      <w:r w:rsidR="0021177F">
        <w:t xml:space="preserve"> recommend</w:t>
      </w:r>
      <w:r>
        <w:t>ed</w:t>
      </w:r>
      <w:r w:rsidR="00262CE0">
        <w:t xml:space="preserve"> </w:t>
      </w:r>
      <w:r w:rsidR="0021177F">
        <w:t>that all</w:t>
      </w:r>
      <w:r w:rsidR="00262CE0">
        <w:t xml:space="preserve"> </w:t>
      </w:r>
      <w:r w:rsidR="0021177F">
        <w:t>children aged 1</w:t>
      </w:r>
      <w:r w:rsidR="0012373A">
        <w:t xml:space="preserve">-4 years </w:t>
      </w:r>
      <w:r w:rsidR="00262CE0">
        <w:t xml:space="preserve">take a </w:t>
      </w:r>
      <w:r w:rsidR="006E4E83">
        <w:t>daily supplement containing 400IU (10</w:t>
      </w:r>
      <w:r w:rsidR="00262CE0">
        <w:t>micrograms) vitamin D</w:t>
      </w:r>
      <w:r w:rsidR="0012373A">
        <w:t xml:space="preserve">.  </w:t>
      </w:r>
      <w:r w:rsidR="00210704">
        <w:t xml:space="preserve">Adults and </w:t>
      </w:r>
      <w:r w:rsidR="006E4E83">
        <w:t>children over 4</w:t>
      </w:r>
      <w:r w:rsidR="009552FF">
        <w:t xml:space="preserve"> </w:t>
      </w:r>
      <w:r w:rsidR="006E4E83">
        <w:t>years are advised to take a 400</w:t>
      </w:r>
      <w:r w:rsidR="0012373A">
        <w:t>IU vitamin D supplement during autumn and winter, with year round supplementation</w:t>
      </w:r>
      <w:r w:rsidR="005D7C3F">
        <w:t xml:space="preserve"> in</w:t>
      </w:r>
      <w:r w:rsidR="0012373A">
        <w:t xml:space="preserve"> </w:t>
      </w:r>
      <w:r w:rsidR="00210704">
        <w:t xml:space="preserve">individuals </w:t>
      </w:r>
      <w:r w:rsidR="005D7C3F">
        <w:t>with limited sun exposure or</w:t>
      </w:r>
      <w:r w:rsidR="006E4E83">
        <w:t xml:space="preserve"> dark skin pigmentation.  </w:t>
      </w:r>
      <w:r>
        <w:t>PHE</w:t>
      </w:r>
      <w:r w:rsidR="0012373A">
        <w:t xml:space="preserve"> </w:t>
      </w:r>
      <w:r w:rsidR="00210704">
        <w:t>suggest</w:t>
      </w:r>
      <w:r w:rsidR="00387E48">
        <w:t xml:space="preserve"> that</w:t>
      </w:r>
      <w:r w:rsidR="0012373A">
        <w:t xml:space="preserve"> i</w:t>
      </w:r>
      <w:r w:rsidR="006E4E83">
        <w:t>nfants under 1</w:t>
      </w:r>
      <w:r w:rsidR="000C74AC">
        <w:t xml:space="preserve"> </w:t>
      </w:r>
      <w:r w:rsidR="00262CE0">
        <w:t>year</w:t>
      </w:r>
      <w:r w:rsidR="0012373A">
        <w:t>,</w:t>
      </w:r>
      <w:r w:rsidR="00262CE0">
        <w:t xml:space="preserve"> who</w:t>
      </w:r>
      <w:r w:rsidR="006E4E83">
        <w:t xml:space="preserve"> are not consuming at least 500</w:t>
      </w:r>
      <w:r w:rsidR="00262CE0">
        <w:t>ml</w:t>
      </w:r>
      <w:r w:rsidR="005D7C3F">
        <w:t>/day</w:t>
      </w:r>
      <w:r w:rsidR="00262CE0">
        <w:t xml:space="preserve"> of infant formula milk, should have a supplement containin</w:t>
      </w:r>
      <w:r w:rsidR="00387E48">
        <w:t xml:space="preserve">g </w:t>
      </w:r>
      <w:r w:rsidR="006E4E83">
        <w:t>340-400</w:t>
      </w:r>
      <w:r w:rsidR="00387E48">
        <w:t>IU</w:t>
      </w:r>
      <w:r w:rsidR="005D7C3F">
        <w:t>/day</w:t>
      </w:r>
      <w:r w:rsidR="00387E48">
        <w:t xml:space="preserve"> vitamin D </w:t>
      </w:r>
      <w:r w:rsidR="00387E48">
        <w:fldChar w:fldCharType="begin"/>
      </w:r>
      <w:r>
        <w:instrText xml:space="preserve"> ADDIN EN.CITE &lt;EndNote&gt;&lt;Cite&gt;&lt;Author&gt;Public Health England Press Office&lt;/Author&gt;&lt;Year&gt;2016&lt;/Year&gt;&lt;RecNum&gt;1813&lt;/RecNum&gt;&lt;DisplayText&gt;(4)&lt;/DisplayText&gt;&lt;record&gt;&lt;rec-number&gt;1813&lt;/rec-number&gt;&lt;foreign-keys&gt;&lt;key app="EN" db-id="pv002sa2svrdp6evef25aw2ifxp2vpx9a550" timestamp="1538247778"&gt;1813&lt;/key&gt;&lt;/foreign-keys&gt;&lt;ref-type name="Web Page"&gt;12&lt;/ref-type&gt;&lt;contributors&gt;&lt;authors&gt;&lt;author&gt;Public Health England Press Office,&lt;/author&gt;&lt;/authors&gt;&lt;/contributors&gt;&lt;titles&gt;&lt;title&gt;PHE publishes new advice on vitamin D&lt;/title&gt;&lt;/titles&gt;&lt;volume&gt;2018&lt;/volume&gt;&lt;number&gt;29/09/2018&lt;/number&gt;&lt;dates&gt;&lt;year&gt;2016&lt;/year&gt;&lt;/dates&gt;&lt;urls&gt;&lt;related-urls&gt;&lt;url&gt;https://www.gov.uk/government/news/phe-publishes-new-advice-on-vitamin-d&lt;/url&gt;&lt;/related-urls&gt;&lt;/urls&gt;&lt;/record&gt;&lt;/Cite&gt;&lt;/EndNote&gt;</w:instrText>
      </w:r>
      <w:r w:rsidR="00387E48">
        <w:fldChar w:fldCharType="separate"/>
      </w:r>
      <w:r>
        <w:rPr>
          <w:noProof/>
        </w:rPr>
        <w:t>(</w:t>
      </w:r>
      <w:hyperlink w:anchor="_ENREF_4" w:tooltip="Public Health England Press Office, 2016 #1813" w:history="1">
        <w:r>
          <w:rPr>
            <w:noProof/>
          </w:rPr>
          <w:t>4</w:t>
        </w:r>
      </w:hyperlink>
      <w:r>
        <w:rPr>
          <w:noProof/>
        </w:rPr>
        <w:t>)</w:t>
      </w:r>
      <w:r w:rsidR="00387E48">
        <w:fldChar w:fldCharType="end"/>
      </w:r>
      <w:r w:rsidR="00262CE0">
        <w:t>.</w:t>
      </w:r>
      <w:r w:rsidR="0012373A">
        <w:t xml:space="preserve">  The Global Consensus Recommendation on Prevention and Management of Rickets more simply suggests</w:t>
      </w:r>
      <w:r w:rsidR="006E4E83">
        <w:t xml:space="preserve"> supplementation with 400</w:t>
      </w:r>
      <w:r w:rsidR="0012373A">
        <w:t>IU</w:t>
      </w:r>
      <w:r w:rsidR="000C74AC">
        <w:t>/day</w:t>
      </w:r>
      <w:r w:rsidR="0012373A">
        <w:t xml:space="preserve"> vitamin D for all</w:t>
      </w:r>
      <w:r w:rsidR="005D7C3F">
        <w:t xml:space="preserve"> infants</w:t>
      </w:r>
      <w:r w:rsidR="0012373A">
        <w:t xml:space="preserve"> from birth</w:t>
      </w:r>
      <w:r w:rsidR="001B3B2D">
        <w:t xml:space="preserve"> and ins</w:t>
      </w:r>
      <w:r w:rsidR="006E4E83">
        <w:t>uring an intake of at least 600IU from 12</w:t>
      </w:r>
      <w:r w:rsidR="009552FF">
        <w:t xml:space="preserve"> </w:t>
      </w:r>
      <w:r w:rsidR="001B3B2D">
        <w:t xml:space="preserve">months </w:t>
      </w:r>
      <w:r w:rsidR="003805AE">
        <w:t>in at risk groups</w:t>
      </w:r>
      <w:r w:rsidR="00387E48">
        <w:t xml:space="preserve"> </w:t>
      </w:r>
      <w:r w:rsidR="00387E48">
        <w:fldChar w:fldCharType="begin">
          <w:fldData xml:space="preserve">PEVuZE5vdGU+PENpdGU+PEF1dGhvcj5NdW5uczwvQXV0aG9yPjxZZWFyPjIwMTY8L1llYXI+PFJl
Y051bT4xNjEyPC9SZWNOdW0+PERpc3BsYXlUZXh0Pig1KTwvRGlzcGxheVRleHQ+PHJlY29yZD48
cmVjLW51bWJlcj4xNjEyPC9yZWMtbnVtYmVyPjxmb3JlaWduLWtleXM+PGtleSBhcHA9IkVOIiBk
Yi1pZD0icHYwMDJzYTJzdnJkcDZldmVmMjVhdzJpZnhwMnZweDlhNTUwIiB0aW1lc3RhbXA9IjE0
ODk2ODMzNjQiPjE2MT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NC00MTU8L3BhZ2VzPjx2b2x1bWU+MTAxPC92b2x1bWU+PG51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</w:fldData>
        </w:fldChar>
      </w:r>
      <w:r>
        <w:instrText xml:space="preserve"> ADDIN EN.CITE </w:instrText>
      </w:r>
      <w:r>
        <w:fldChar w:fldCharType="begin">
          <w:fldData xml:space="preserve">PEVuZE5vdGU+PENpdGU+PEF1dGhvcj5NdW5uczwvQXV0aG9yPjxZZWFyPjIwMTY8L1llYXI+PFJl
Y051bT4xNjEyPC9SZWNOdW0+PERpc3BsYXlUZXh0Pig1KTwvRGlzcGxheVRleHQ+PHJlY29yZD48
cmVjLW51bWJlcj4xNjEyPC9yZWMtbnVtYmVyPjxmb3JlaWduLWtleXM+PGtleSBhcHA9IkVOIiBk
Yi1pZD0icHYwMDJzYTJzdnJkcDZldmVmMjVhdzJpZnhwMnZweDlhNTUwIiB0aW1lc3RhbXA9IjE0
ODk2ODMzNjQiPjE2MT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NC00MTU8L3BhZ2VzPjx2b2x1bWU+MTAxPC92b2x1bWU+PG51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</w:fldData>
        </w:fldChar>
      </w:r>
      <w:r>
        <w:instrText xml:space="preserve"> ADDIN EN.CITE.DATA </w:instrText>
      </w:r>
      <w:r>
        <w:fldChar w:fldCharType="end"/>
      </w:r>
      <w:r w:rsidR="00387E48">
        <w:fldChar w:fldCharType="separate"/>
      </w:r>
      <w:r>
        <w:rPr>
          <w:noProof/>
        </w:rPr>
        <w:t>(</w:t>
      </w:r>
      <w:hyperlink w:anchor="_ENREF_5" w:tooltip="Munns, 2016 #1612" w:history="1">
        <w:r>
          <w:rPr>
            <w:noProof/>
          </w:rPr>
          <w:t>5</w:t>
        </w:r>
      </w:hyperlink>
      <w:r>
        <w:rPr>
          <w:noProof/>
        </w:rPr>
        <w:t>)</w:t>
      </w:r>
      <w:r w:rsidR="00387E48">
        <w:fldChar w:fldCharType="end"/>
      </w:r>
      <w:r w:rsidR="005D7C3F">
        <w:t>.</w:t>
      </w:r>
    </w:p>
    <w:p w:rsidR="00262CE0" w:rsidRDefault="0012373A" w:rsidP="00262CE0">
      <w:r>
        <w:t xml:space="preserve">The Healthy Start scheme provides free </w:t>
      </w:r>
      <w:r w:rsidR="005D7C3F">
        <w:t>multi</w:t>
      </w:r>
      <w:r>
        <w:t>vitamins to low income families, but</w:t>
      </w:r>
      <w:r w:rsidR="006E4E83">
        <w:t xml:space="preserve"> this product contains only 300</w:t>
      </w:r>
      <w:r>
        <w:t>IU/day vitami</w:t>
      </w:r>
      <w:r w:rsidR="00210704">
        <w:t xml:space="preserve">n D, and </w:t>
      </w:r>
      <w:r w:rsidR="000C74AC">
        <w:t>raises the question of how many</w:t>
      </w:r>
      <w:r w:rsidR="00210704">
        <w:t xml:space="preserve"> other </w:t>
      </w:r>
      <w:r w:rsidR="005D7C3F">
        <w:t xml:space="preserve">children’s </w:t>
      </w:r>
      <w:r w:rsidR="00210704">
        <w:t xml:space="preserve">multivitamins sold in </w:t>
      </w:r>
      <w:r w:rsidR="005D7C3F">
        <w:t xml:space="preserve">the </w:t>
      </w:r>
      <w:r w:rsidR="00210704">
        <w:t xml:space="preserve">UK </w:t>
      </w:r>
      <w:r w:rsidR="006E4E83">
        <w:t>contain</w:t>
      </w:r>
      <w:r w:rsidR="000C74AC">
        <w:t xml:space="preserve"> less than the recommended</w:t>
      </w:r>
      <w:r w:rsidR="006E4E83">
        <w:t xml:space="preserve"> 400</w:t>
      </w:r>
      <w:r>
        <w:t xml:space="preserve">IU vitamin D.  </w:t>
      </w:r>
      <w:r w:rsidR="004F2838">
        <w:t xml:space="preserve">We </w:t>
      </w:r>
      <w:r w:rsidR="004F2838">
        <w:lastRenderedPageBreak/>
        <w:t xml:space="preserve">therefore undertook a </w:t>
      </w:r>
      <w:r>
        <w:t>survey of the vitamin D content of commercially available children’s multivitamins and vitamin D supplem</w:t>
      </w:r>
      <w:r w:rsidR="005D7C3F">
        <w:t>ents</w:t>
      </w:r>
      <w:r w:rsidR="004F2838">
        <w:t xml:space="preserve"> in the UK</w:t>
      </w:r>
      <w:r w:rsidR="005D7C3F">
        <w:t>.</w:t>
      </w:r>
    </w:p>
    <w:p w:rsidR="0012373A" w:rsidRDefault="0012373A" w:rsidP="00262CE0"/>
    <w:p w:rsidR="00AE1DAB" w:rsidRDefault="0012373A" w:rsidP="00262CE0">
      <w:pPr>
        <w:rPr>
          <w:b/>
        </w:rPr>
      </w:pPr>
      <w:r w:rsidRPr="0012373A">
        <w:rPr>
          <w:b/>
        </w:rPr>
        <w:t>Methods</w:t>
      </w:r>
    </w:p>
    <w:p w:rsidR="00DB32DC" w:rsidRDefault="004F2838" w:rsidP="00262CE0">
      <w:r>
        <w:t>We surveyed m</w:t>
      </w:r>
      <w:r w:rsidR="00761751">
        <w:t>ultivitamin</w:t>
      </w:r>
      <w:r w:rsidR="00AE1DAB">
        <w:t xml:space="preserve"> prod</w:t>
      </w:r>
      <w:r w:rsidR="006E4E83">
        <w:t>ucts aimed at children under 12</w:t>
      </w:r>
      <w:r w:rsidR="009552FF">
        <w:t xml:space="preserve"> </w:t>
      </w:r>
      <w:r w:rsidR="00AE1DAB">
        <w:t xml:space="preserve">years of age using </w:t>
      </w:r>
      <w:r w:rsidR="006E4E83">
        <w:t xml:space="preserve">the </w:t>
      </w:r>
      <w:r w:rsidR="00761751">
        <w:t>websites</w:t>
      </w:r>
      <w:r w:rsidR="00AE1DAB">
        <w:t xml:space="preserve"> for </w:t>
      </w:r>
      <w:r w:rsidR="00210704">
        <w:t>nine</w:t>
      </w:r>
      <w:r w:rsidR="00AE1DAB">
        <w:t xml:space="preserve"> supermarkets (Asda, Morrison</w:t>
      </w:r>
      <w:r w:rsidR="00210704">
        <w:t>s, Ocado, Sainsburys and Tesco) and</w:t>
      </w:r>
      <w:r w:rsidR="00AE1DAB">
        <w:t xml:space="preserve"> high street </w:t>
      </w:r>
      <w:r w:rsidR="00210704">
        <w:t xml:space="preserve">retailers of health-related products </w:t>
      </w:r>
      <w:r w:rsidR="00AE1DAB">
        <w:t>(Boots,</w:t>
      </w:r>
      <w:r w:rsidR="00210704">
        <w:t xml:space="preserve"> Holland &amp; Barrett, Lloyds Pharmacy, Superdrug).  </w:t>
      </w:r>
      <w:r w:rsidR="00761751">
        <w:t xml:space="preserve">A product was considered a multivitamin if the packaging included the word multivitamin or a derivative of this or if more than one vitamin </w:t>
      </w:r>
      <w:r w:rsidR="006E4E83">
        <w:t xml:space="preserve">(A, B, C, D or E) were named.  </w:t>
      </w:r>
      <w:r>
        <w:t>We also surveyed s</w:t>
      </w:r>
      <w:r w:rsidR="006E4E83">
        <w:t>upplements l</w:t>
      </w:r>
      <w:r w:rsidR="00761751">
        <w:t xml:space="preserve">abelled as a vitamin D supplement or </w:t>
      </w:r>
      <w:r w:rsidR="00210704">
        <w:t>suggested to support</w:t>
      </w:r>
      <w:r w:rsidR="00761751">
        <w:t xml:space="preserve"> healthy bones.</w:t>
      </w:r>
      <w:r w:rsidR="006E4E83">
        <w:t xml:space="preserve">  </w:t>
      </w:r>
      <w:r>
        <w:t xml:space="preserve">We established the </w:t>
      </w:r>
      <w:r w:rsidR="00AE1DAB">
        <w:t>recommended age range and daily vitamin D intake provided by each product u</w:t>
      </w:r>
      <w:r w:rsidR="006E4E83">
        <w:t xml:space="preserve">sing the manufacturer’s website or by </w:t>
      </w:r>
      <w:r w:rsidR="00AE1DAB">
        <w:t>viewing the product in</w:t>
      </w:r>
      <w:r w:rsidR="00757201">
        <w:t xml:space="preserve"> </w:t>
      </w:r>
      <w:r w:rsidR="006E4E83">
        <w:t>a high street store</w:t>
      </w:r>
      <w:r w:rsidR="00AE1DAB">
        <w:t>.</w:t>
      </w:r>
      <w:r w:rsidR="00761751">
        <w:t xml:space="preserve">  </w:t>
      </w:r>
      <w:r w:rsidR="006E4E83">
        <w:t>D</w:t>
      </w:r>
      <w:r w:rsidR="00761751">
        <w:t xml:space="preserve">ata </w:t>
      </w:r>
      <w:r>
        <w:t xml:space="preserve">were </w:t>
      </w:r>
      <w:r w:rsidR="00761751">
        <w:t xml:space="preserve">collected </w:t>
      </w:r>
      <w:r w:rsidR="00961059">
        <w:t>during the week beginning 17th</w:t>
      </w:r>
      <w:r w:rsidR="00761751">
        <w:t xml:space="preserve"> September 2018. </w:t>
      </w:r>
      <w:r w:rsidR="006E4E83">
        <w:t xml:space="preserve"> </w:t>
      </w:r>
      <w:r w:rsidR="00DB32DC">
        <w:t xml:space="preserve">In determining the daily vitamin D provided by a supplement, </w:t>
      </w:r>
      <w:r w:rsidR="006E4E83">
        <w:t xml:space="preserve">if </w:t>
      </w:r>
      <w:r w:rsidR="00DB32DC">
        <w:t>a dose range</w:t>
      </w:r>
      <w:r w:rsidR="006E4E83">
        <w:t xml:space="preserve"> was advised</w:t>
      </w:r>
      <w:r w:rsidR="00DB32DC">
        <w:t xml:space="preserve"> (</w:t>
      </w:r>
      <w:r w:rsidR="00931892">
        <w:t>e.g.</w:t>
      </w:r>
      <w:r w:rsidR="00DB32DC">
        <w:t xml:space="preserve"> </w:t>
      </w:r>
      <w:r w:rsidR="009552FF">
        <w:t>1-2/</w:t>
      </w:r>
      <w:r w:rsidR="00DB32DC">
        <w:t xml:space="preserve">day), </w:t>
      </w:r>
      <w:r>
        <w:t xml:space="preserve">we </w:t>
      </w:r>
      <w:r w:rsidR="004373E8">
        <w:t>recorded</w:t>
      </w:r>
      <w:r>
        <w:t xml:space="preserve"> </w:t>
      </w:r>
      <w:r w:rsidR="00DB32DC">
        <w:t xml:space="preserve">the highest </w:t>
      </w:r>
      <w:r w:rsidR="006E4E83">
        <w:t>amount</w:t>
      </w:r>
      <w:r w:rsidR="00DB32DC">
        <w:t>.</w:t>
      </w:r>
    </w:p>
    <w:p w:rsidR="00761751" w:rsidRDefault="00761751" w:rsidP="00262CE0"/>
    <w:p w:rsidR="00761751" w:rsidRDefault="00761751" w:rsidP="00262CE0">
      <w:pPr>
        <w:rPr>
          <w:b/>
        </w:rPr>
      </w:pPr>
      <w:r>
        <w:rPr>
          <w:b/>
        </w:rPr>
        <w:t>Results</w:t>
      </w:r>
    </w:p>
    <w:p w:rsidR="00761751" w:rsidRDefault="00AB6CFA" w:rsidP="00262CE0">
      <w:r>
        <w:t>A total of 67</w:t>
      </w:r>
      <w:r w:rsidR="00761751">
        <w:t xml:space="preserve"> multivitamin products</w:t>
      </w:r>
      <w:r w:rsidR="00F31ECD">
        <w:t xml:space="preserve"> made by 24 different manufacturers</w:t>
      </w:r>
      <w:r w:rsidR="00761751">
        <w:t xml:space="preserve"> </w:t>
      </w:r>
      <w:r w:rsidR="00F31ECD">
        <w:t>were identified as being sold by the surveyed</w:t>
      </w:r>
      <w:r w:rsidR="00761751">
        <w:t xml:space="preserve"> retailers </w:t>
      </w:r>
      <w:r w:rsidR="00F31ECD">
        <w:t>(</w:t>
      </w:r>
      <w:r w:rsidR="003805AE">
        <w:t>Supplementary</w:t>
      </w:r>
      <w:r w:rsidR="00E221F4">
        <w:t xml:space="preserve"> Data</w:t>
      </w:r>
      <w:r w:rsidR="003805AE">
        <w:t xml:space="preserve"> </w:t>
      </w:r>
      <w:r w:rsidR="00E221F4">
        <w:t>T</w:t>
      </w:r>
      <w:r w:rsidR="003805AE">
        <w:t>able 1</w:t>
      </w:r>
      <w:r w:rsidR="00F31ECD">
        <w:t xml:space="preserve">).  The daily vitamin </w:t>
      </w:r>
      <w:r w:rsidR="009552FF">
        <w:t xml:space="preserve">D </w:t>
      </w:r>
      <w:r w:rsidR="006C1D83">
        <w:t xml:space="preserve">dose </w:t>
      </w:r>
      <w:r w:rsidR="009552FF">
        <w:t>supplied ranged from 0 to 800</w:t>
      </w:r>
      <w:r w:rsidR="00F31ECD">
        <w:t xml:space="preserve">IU.  </w:t>
      </w:r>
      <w:r w:rsidR="00B72B25">
        <w:t>T</w:t>
      </w:r>
      <w:r w:rsidR="00B5635D">
        <w:t>able 1</w:t>
      </w:r>
      <w:r>
        <w:t xml:space="preserve"> summarises the number of products available and vitamin D supplied for children of different ages.  </w:t>
      </w:r>
      <w:r w:rsidR="00B5635D">
        <w:t xml:space="preserve">Only one </w:t>
      </w:r>
      <w:r w:rsidR="003805AE">
        <w:t xml:space="preserve">multivitamin was </w:t>
      </w:r>
      <w:r w:rsidR="00B5635D">
        <w:t>suitable</w:t>
      </w:r>
      <w:r w:rsidR="009552FF">
        <w:t xml:space="preserve"> for use</w:t>
      </w:r>
      <w:r w:rsidR="00B5635D">
        <w:t xml:space="preserve"> from birth.  This supplied </w:t>
      </w:r>
      <w:r w:rsidR="009552FF">
        <w:lastRenderedPageBreak/>
        <w:t>200</w:t>
      </w:r>
      <w:r w:rsidR="00B5635D">
        <w:t xml:space="preserve">IU/day vitamin D.  For children </w:t>
      </w:r>
      <w:r w:rsidR="00B53DFA">
        <w:t>less than</w:t>
      </w:r>
      <w:r w:rsidR="009552FF">
        <w:t xml:space="preserve"> 6 </w:t>
      </w:r>
      <w:r w:rsidR="00B5635D">
        <w:t>months of age, only one multi</w:t>
      </w:r>
      <w:r w:rsidR="009552FF">
        <w:t>vitamin contained more than 340</w:t>
      </w:r>
      <w:r w:rsidR="00B5635D">
        <w:t>IU/day vitamin D, but t</w:t>
      </w:r>
      <w:r w:rsidR="009552FF">
        <w:t xml:space="preserve">his was only recommended from 4 </w:t>
      </w:r>
      <w:r w:rsidR="00B5635D">
        <w:t xml:space="preserve">months of age.  </w:t>
      </w:r>
      <w:r w:rsidR="00757201">
        <w:t xml:space="preserve">For children </w:t>
      </w:r>
      <w:r w:rsidR="00B5635D">
        <w:t>over 6</w:t>
      </w:r>
      <w:r w:rsidR="009552FF">
        <w:t xml:space="preserve"> </w:t>
      </w:r>
      <w:r w:rsidR="00B5635D">
        <w:t>months</w:t>
      </w:r>
      <w:r w:rsidR="009552FF">
        <w:t>,</w:t>
      </w:r>
      <w:r w:rsidR="00B5635D">
        <w:t xml:space="preserve"> </w:t>
      </w:r>
      <w:r w:rsidR="00951B0F">
        <w:t xml:space="preserve">between </w:t>
      </w:r>
      <w:r w:rsidR="000E5C44">
        <w:t>25-36</w:t>
      </w:r>
      <w:r w:rsidR="00B5635D">
        <w:t>%</w:t>
      </w:r>
      <w:r w:rsidR="007B76CE">
        <w:t xml:space="preserve"> </w:t>
      </w:r>
      <w:r w:rsidR="00B5635D">
        <w:t xml:space="preserve">of </w:t>
      </w:r>
      <w:r w:rsidR="003805AE">
        <w:t xml:space="preserve">the available </w:t>
      </w:r>
      <w:r w:rsidR="00B5635D">
        <w:t>multivitamin</w:t>
      </w:r>
      <w:r w:rsidR="003805AE">
        <w:t>s</w:t>
      </w:r>
      <w:r w:rsidR="00B5635D">
        <w:t xml:space="preserve"> </w:t>
      </w:r>
      <w:r w:rsidR="003805AE">
        <w:t xml:space="preserve">provided </w:t>
      </w:r>
      <w:r w:rsidR="009552FF">
        <w:t>at least 400</w:t>
      </w:r>
      <w:r w:rsidR="00B5635D">
        <w:t>IU/day vitamin D (</w:t>
      </w:r>
      <w:r w:rsidR="003805AE">
        <w:t>Table 1).</w:t>
      </w:r>
      <w:r w:rsidR="00B5635D">
        <w:t xml:space="preserve"> </w:t>
      </w:r>
    </w:p>
    <w:p w:rsidR="00796BE2" w:rsidRDefault="00796BE2" w:rsidP="00796BE2">
      <w:r w:rsidRPr="0043423F">
        <w:rPr>
          <w:b/>
        </w:rPr>
        <w:t>Table 1</w:t>
      </w:r>
      <w:r>
        <w:t>: Daily vitamin D provided by multivitamin products for children of different ages</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1073"/>
        <w:gridCol w:w="1063"/>
        <w:gridCol w:w="1063"/>
        <w:gridCol w:w="1063"/>
        <w:gridCol w:w="1063"/>
        <w:gridCol w:w="1063"/>
        <w:gridCol w:w="1066"/>
        <w:gridCol w:w="1128"/>
      </w:tblGrid>
      <w:tr w:rsidR="00796BE2" w:rsidTr="00796BE2">
        <w:trPr>
          <w:trHeight w:val="480"/>
        </w:trPr>
        <w:tc>
          <w:tcPr>
            <w:tcW w:w="1070" w:type="dxa"/>
            <w:vMerge w:val="restart"/>
            <w:tcBorders>
              <w:top w:val="single" w:sz="4" w:space="0" w:color="auto"/>
              <w:left w:val="single" w:sz="4" w:space="0" w:color="auto"/>
              <w:bottom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Age of child</w:t>
            </w:r>
          </w:p>
        </w:tc>
        <w:tc>
          <w:tcPr>
            <w:tcW w:w="1072" w:type="dxa"/>
            <w:vMerge w:val="restart"/>
            <w:tcBorders>
              <w:top w:val="single" w:sz="4" w:space="0" w:color="auto"/>
              <w:left w:val="single" w:sz="4" w:space="0" w:color="auto"/>
              <w:bottom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Pr>
                <w:rFonts w:ascii="Arial" w:hAnsi="Arial" w:cs="Arial"/>
                <w:b/>
                <w:color w:val="000000"/>
                <w:sz w:val="20"/>
                <w:szCs w:val="20"/>
              </w:rPr>
              <w:t>N</w:t>
            </w:r>
            <w:r w:rsidRPr="00B53DFA">
              <w:rPr>
                <w:rFonts w:ascii="Arial" w:hAnsi="Arial" w:cs="Arial"/>
                <w:b/>
                <w:color w:val="000000"/>
                <w:sz w:val="20"/>
                <w:szCs w:val="20"/>
              </w:rPr>
              <w:t>umber of products</w:t>
            </w:r>
            <w:r>
              <w:rPr>
                <w:rFonts w:ascii="Arial" w:hAnsi="Arial" w:cs="Arial"/>
                <w:b/>
                <w:color w:val="000000"/>
                <w:sz w:val="20"/>
                <w:szCs w:val="20"/>
              </w:rPr>
              <w:t xml:space="preserve"> available</w:t>
            </w:r>
          </w:p>
        </w:tc>
        <w:tc>
          <w:tcPr>
            <w:tcW w:w="6433" w:type="dxa"/>
            <w:gridSpan w:val="6"/>
            <w:tcBorders>
              <w:top w:val="single" w:sz="4" w:space="0" w:color="auto"/>
              <w:left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Daily vitamin D (IU) supplied, number of products (%)</w:t>
            </w:r>
          </w:p>
        </w:tc>
        <w:tc>
          <w:tcPr>
            <w:tcW w:w="1073" w:type="dxa"/>
            <w:vMerge w:val="restart"/>
            <w:tcBorders>
              <w:top w:val="single" w:sz="4" w:space="0" w:color="auto"/>
              <w:left w:val="single" w:sz="4" w:space="0" w:color="auto"/>
              <w:bottom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 providing at least 400 IU/day vitamin D</w:t>
            </w:r>
          </w:p>
        </w:tc>
      </w:tr>
      <w:tr w:rsidR="00796BE2" w:rsidTr="00796BE2">
        <w:trPr>
          <w:trHeight w:val="164"/>
        </w:trPr>
        <w:tc>
          <w:tcPr>
            <w:tcW w:w="1070" w:type="dxa"/>
            <w:vMerge/>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p>
        </w:tc>
        <w:tc>
          <w:tcPr>
            <w:tcW w:w="1072" w:type="dxa"/>
            <w:vMerge/>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p>
        </w:tc>
        <w:tc>
          <w:tcPr>
            <w:tcW w:w="1072" w:type="dxa"/>
            <w:tcBorders>
              <w:left w:val="single" w:sz="4" w:space="0" w:color="auto"/>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lt;100</w:t>
            </w:r>
          </w:p>
        </w:tc>
        <w:tc>
          <w:tcPr>
            <w:tcW w:w="1072"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100-199</w:t>
            </w:r>
          </w:p>
        </w:tc>
        <w:tc>
          <w:tcPr>
            <w:tcW w:w="1072"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200-299</w:t>
            </w:r>
          </w:p>
        </w:tc>
        <w:tc>
          <w:tcPr>
            <w:tcW w:w="1072"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300-399</w:t>
            </w:r>
          </w:p>
        </w:tc>
        <w:tc>
          <w:tcPr>
            <w:tcW w:w="1072"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400-599</w:t>
            </w:r>
          </w:p>
        </w:tc>
        <w:tc>
          <w:tcPr>
            <w:tcW w:w="1072" w:type="dxa"/>
            <w:tcBorders>
              <w:bottom w:val="single" w:sz="4" w:space="0" w:color="auto"/>
              <w:right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gt;=600</w:t>
            </w:r>
          </w:p>
        </w:tc>
        <w:tc>
          <w:tcPr>
            <w:tcW w:w="1073" w:type="dxa"/>
            <w:vMerge/>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p>
        </w:tc>
      </w:tr>
      <w:tr w:rsidR="00796BE2" w:rsidTr="00796BE2">
        <w:trPr>
          <w:trHeight w:val="301"/>
        </w:trPr>
        <w:tc>
          <w:tcPr>
            <w:tcW w:w="1070" w:type="dxa"/>
            <w:tcBorders>
              <w:top w:val="single" w:sz="4" w:space="0" w:color="auto"/>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Birth</w:t>
            </w:r>
          </w:p>
        </w:tc>
        <w:tc>
          <w:tcPr>
            <w:tcW w:w="1072" w:type="dxa"/>
            <w:tcBorders>
              <w:top w:val="single" w:sz="4" w:space="0" w:color="auto"/>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w:t>
            </w:r>
          </w:p>
        </w:tc>
        <w:tc>
          <w:tcPr>
            <w:tcW w:w="1072" w:type="dxa"/>
            <w:tcBorders>
              <w:top w:val="single" w:sz="4" w:space="0" w:color="auto"/>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tcBorders>
              <w:top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tcBorders>
              <w:top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00)</w:t>
            </w:r>
          </w:p>
        </w:tc>
        <w:tc>
          <w:tcPr>
            <w:tcW w:w="1072" w:type="dxa"/>
            <w:tcBorders>
              <w:top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tcBorders>
              <w:top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tcBorders>
              <w:top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3" w:type="dxa"/>
            <w:tcBorders>
              <w:top w:val="single" w:sz="4" w:space="0" w:color="auto"/>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0</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month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4</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25.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25.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25.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25.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0</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month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8</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2.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37.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25.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25.0)</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5.0</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year</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8.2)</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27.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27.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27.3)</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7.3</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4</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21.4)</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21.4)</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21.4)</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28.6)</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7.1)</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5.7</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5</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8 (14.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4 (43.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0 (18.2)</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2 (21.8)</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8)</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3.6</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2</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2)</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1.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7 (43.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0 (16.1)</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5 (24.2)</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6)</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5.8</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1</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1.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7 (44.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0 (16.4)</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4 (23.0)</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6)</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4.6</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1</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1.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7 (44.3)</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8 (13.1)</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5 (24.6)</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3)</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7.9</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9</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4)</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1.9)</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6 (44.1)</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1.9)</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4 (23.7)</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5.1)</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8.8</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8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6</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10.7)</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5 (44.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2.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3 (23.2)</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5.4)</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8.6</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9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6</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10.7)</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5 (44.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2.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3 (23.2)</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5.4)</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8.6</w:t>
            </w:r>
          </w:p>
        </w:tc>
      </w:tr>
      <w:tr w:rsidR="00796BE2" w:rsidTr="00796BE2">
        <w:trPr>
          <w:trHeight w:val="301"/>
        </w:trPr>
        <w:tc>
          <w:tcPr>
            <w:tcW w:w="1070"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0 years</w:t>
            </w:r>
          </w:p>
        </w:tc>
        <w:tc>
          <w:tcPr>
            <w:tcW w:w="1072"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6</w:t>
            </w:r>
          </w:p>
        </w:tc>
        <w:tc>
          <w:tcPr>
            <w:tcW w:w="1072" w:type="dxa"/>
            <w:tcBorders>
              <w:lef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10.7)</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5 (44.6)</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2.5)</w:t>
            </w:r>
          </w:p>
        </w:tc>
        <w:tc>
          <w:tcPr>
            <w:tcW w:w="1072" w:type="dxa"/>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3 (23.2)</w:t>
            </w:r>
          </w:p>
        </w:tc>
        <w:tc>
          <w:tcPr>
            <w:tcW w:w="1072" w:type="dxa"/>
            <w:tcBorders>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5.4)</w:t>
            </w:r>
          </w:p>
        </w:tc>
        <w:tc>
          <w:tcPr>
            <w:tcW w:w="1073" w:type="dxa"/>
            <w:tcBorders>
              <w:left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8.6</w:t>
            </w:r>
          </w:p>
        </w:tc>
      </w:tr>
      <w:tr w:rsidR="00796BE2" w:rsidTr="00796BE2">
        <w:trPr>
          <w:trHeight w:val="301"/>
        </w:trPr>
        <w:tc>
          <w:tcPr>
            <w:tcW w:w="1070" w:type="dxa"/>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years</w:t>
            </w:r>
          </w:p>
        </w:tc>
        <w:tc>
          <w:tcPr>
            <w:tcW w:w="1072" w:type="dxa"/>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56</w:t>
            </w:r>
          </w:p>
        </w:tc>
        <w:tc>
          <w:tcPr>
            <w:tcW w:w="1072" w:type="dxa"/>
            <w:tcBorders>
              <w:left w:val="single" w:sz="4" w:space="0" w:color="auto"/>
              <w:bottom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3.6)</w:t>
            </w:r>
          </w:p>
        </w:tc>
        <w:tc>
          <w:tcPr>
            <w:tcW w:w="1072" w:type="dxa"/>
            <w:tcBorders>
              <w:bottom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10.7)</w:t>
            </w:r>
          </w:p>
        </w:tc>
        <w:tc>
          <w:tcPr>
            <w:tcW w:w="1072" w:type="dxa"/>
            <w:tcBorders>
              <w:bottom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24 (42.9)</w:t>
            </w:r>
          </w:p>
        </w:tc>
        <w:tc>
          <w:tcPr>
            <w:tcW w:w="1072" w:type="dxa"/>
            <w:tcBorders>
              <w:bottom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12.5)</w:t>
            </w:r>
          </w:p>
        </w:tc>
        <w:tc>
          <w:tcPr>
            <w:tcW w:w="1072" w:type="dxa"/>
            <w:tcBorders>
              <w:bottom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13 (23.2)</w:t>
            </w:r>
          </w:p>
        </w:tc>
        <w:tc>
          <w:tcPr>
            <w:tcW w:w="1072" w:type="dxa"/>
            <w:tcBorders>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7.1)</w:t>
            </w:r>
          </w:p>
        </w:tc>
        <w:tc>
          <w:tcPr>
            <w:tcW w:w="1073" w:type="dxa"/>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r>
              <w:rPr>
                <w:rFonts w:ascii="Arial" w:hAnsi="Arial" w:cs="Arial"/>
                <w:color w:val="000000"/>
                <w:sz w:val="20"/>
                <w:szCs w:val="20"/>
              </w:rPr>
              <w:t>30.4</w:t>
            </w:r>
          </w:p>
        </w:tc>
      </w:tr>
    </w:tbl>
    <w:p w:rsidR="00796BE2" w:rsidRDefault="00796BE2" w:rsidP="00796BE2"/>
    <w:p w:rsidR="00796BE2" w:rsidRDefault="00796BE2" w:rsidP="00262CE0"/>
    <w:p w:rsidR="00F054EE" w:rsidRDefault="00F054EE" w:rsidP="00262CE0">
      <w:r>
        <w:t>24 vitamin D/healthy bones products were available</w:t>
      </w:r>
      <w:r w:rsidR="003805AE">
        <w:t xml:space="preserve"> (Supplementary</w:t>
      </w:r>
      <w:r w:rsidR="00E221F4">
        <w:t xml:space="preserve"> Data</w:t>
      </w:r>
      <w:r w:rsidR="003805AE">
        <w:t xml:space="preserve"> </w:t>
      </w:r>
      <w:r w:rsidR="00E221F4">
        <w:t>T</w:t>
      </w:r>
      <w:r w:rsidR="003805AE">
        <w:t>able 2</w:t>
      </w:r>
      <w:r w:rsidR="00B72B25">
        <w:t>)</w:t>
      </w:r>
      <w:r w:rsidR="003805AE">
        <w:t>, which supplied</w:t>
      </w:r>
      <w:r w:rsidR="00931892">
        <w:t xml:space="preserve"> 50-1</w:t>
      </w:r>
      <w:r w:rsidR="009552FF">
        <w:t>000</w:t>
      </w:r>
      <w:r w:rsidR="006F1B59">
        <w:t>IU/day vitamin D</w:t>
      </w:r>
      <w:r w:rsidR="006C1D83">
        <w:t xml:space="preserve"> per d</w:t>
      </w:r>
      <w:r w:rsidR="00E221F4">
        <w:t>ay</w:t>
      </w:r>
      <w:r>
        <w:t xml:space="preserve">.  </w:t>
      </w:r>
      <w:r w:rsidR="009552FF">
        <w:t>Six</w:t>
      </w:r>
      <w:r w:rsidR="00603180">
        <w:t xml:space="preserve"> products </w:t>
      </w:r>
      <w:r w:rsidR="009552FF">
        <w:t>were suitable</w:t>
      </w:r>
      <w:r w:rsidR="00603180">
        <w:t xml:space="preserve"> from birth, of which</w:t>
      </w:r>
      <w:r w:rsidR="000E5C44">
        <w:t xml:space="preserve"> </w:t>
      </w:r>
      <w:r w:rsidR="009552FF">
        <w:t>five</w:t>
      </w:r>
      <w:r w:rsidR="00603180">
        <w:t xml:space="preserve"> contained 340-400IU vitamin D.  </w:t>
      </w:r>
      <w:r w:rsidR="009552FF">
        <w:t xml:space="preserve">The vitamin D content of these type of supplements was typically higher than for multivitamins (Table 2) </w:t>
      </w:r>
      <w:r w:rsidR="00B72B25">
        <w:t xml:space="preserve">although one product labelled </w:t>
      </w:r>
      <w:r w:rsidR="00603180">
        <w:t>as “for bones a</w:t>
      </w:r>
      <w:r w:rsidR="009552FF">
        <w:t>nd relaxation” supplied only 50</w:t>
      </w:r>
      <w:r w:rsidR="00603180">
        <w:t>IU/day vitamin D.</w:t>
      </w:r>
      <w:r>
        <w:t xml:space="preserve"> </w:t>
      </w:r>
    </w:p>
    <w:p w:rsidR="00796BE2" w:rsidRDefault="00796BE2" w:rsidP="00262CE0"/>
    <w:p w:rsidR="00796BE2" w:rsidRDefault="00796BE2" w:rsidP="00796BE2">
      <w:r w:rsidRPr="0043423F">
        <w:rPr>
          <w:b/>
        </w:rPr>
        <w:t>Table 2</w:t>
      </w:r>
      <w:r>
        <w:t>: Daily vitamin D provided by vitamin D supplements or dietary supplements labelled as for “healthy bones”</w:t>
      </w:r>
    </w:p>
    <w:p w:rsidR="00796BE2" w:rsidRDefault="00796BE2" w:rsidP="00796BE2"/>
    <w:tbl>
      <w:tblPr>
        <w:tblStyle w:val="TableGrid"/>
        <w:tblW w:w="9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1072"/>
        <w:gridCol w:w="1021"/>
        <w:gridCol w:w="1017"/>
        <w:gridCol w:w="1017"/>
        <w:gridCol w:w="1017"/>
        <w:gridCol w:w="1017"/>
        <w:gridCol w:w="1037"/>
        <w:gridCol w:w="1128"/>
      </w:tblGrid>
      <w:tr w:rsidR="00796BE2" w:rsidTr="00796BE2">
        <w:trPr>
          <w:trHeight w:val="505"/>
        </w:trPr>
        <w:tc>
          <w:tcPr>
            <w:tcW w:w="1045" w:type="dxa"/>
            <w:vMerge w:val="restart"/>
            <w:tcBorders>
              <w:top w:val="single" w:sz="4" w:space="0" w:color="auto"/>
              <w:left w:val="single" w:sz="4" w:space="0" w:color="auto"/>
              <w:bottom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Age of child</w:t>
            </w:r>
          </w:p>
        </w:tc>
        <w:tc>
          <w:tcPr>
            <w:tcW w:w="1072" w:type="dxa"/>
            <w:vMerge w:val="restart"/>
            <w:tcBorders>
              <w:top w:val="single" w:sz="4" w:space="0" w:color="auto"/>
              <w:left w:val="single" w:sz="4" w:space="0" w:color="auto"/>
              <w:bottom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Pr>
                <w:rFonts w:ascii="Arial" w:hAnsi="Arial" w:cs="Arial"/>
                <w:b/>
                <w:color w:val="000000"/>
                <w:sz w:val="20"/>
                <w:szCs w:val="20"/>
              </w:rPr>
              <w:t>N</w:t>
            </w:r>
            <w:r w:rsidRPr="00B53DFA">
              <w:rPr>
                <w:rFonts w:ascii="Arial" w:hAnsi="Arial" w:cs="Arial"/>
                <w:b/>
                <w:color w:val="000000"/>
                <w:sz w:val="20"/>
                <w:szCs w:val="20"/>
              </w:rPr>
              <w:t>umber of products</w:t>
            </w:r>
            <w:r>
              <w:rPr>
                <w:rFonts w:ascii="Arial" w:hAnsi="Arial" w:cs="Arial"/>
                <w:b/>
                <w:color w:val="000000"/>
                <w:sz w:val="20"/>
                <w:szCs w:val="20"/>
              </w:rPr>
              <w:t xml:space="preserve"> available</w:t>
            </w:r>
          </w:p>
        </w:tc>
        <w:tc>
          <w:tcPr>
            <w:tcW w:w="6126" w:type="dxa"/>
            <w:gridSpan w:val="6"/>
            <w:tcBorders>
              <w:top w:val="single" w:sz="4" w:space="0" w:color="auto"/>
              <w:left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Daily vitamin D (IU) supplied, number of products (%)</w:t>
            </w:r>
          </w:p>
        </w:tc>
        <w:tc>
          <w:tcPr>
            <w:tcW w:w="1128" w:type="dxa"/>
            <w:vMerge w:val="restart"/>
            <w:tcBorders>
              <w:top w:val="single" w:sz="4" w:space="0" w:color="auto"/>
              <w:left w:val="single" w:sz="4" w:space="0" w:color="auto"/>
              <w:bottom w:val="single" w:sz="4" w:space="0" w:color="auto"/>
              <w:right w:val="single" w:sz="4" w:space="0" w:color="auto"/>
            </w:tcBorders>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 providing at least 400 IU/day vitamin D</w:t>
            </w:r>
          </w:p>
        </w:tc>
      </w:tr>
      <w:tr w:rsidR="00796BE2" w:rsidTr="00796BE2">
        <w:trPr>
          <w:trHeight w:val="164"/>
        </w:trPr>
        <w:tc>
          <w:tcPr>
            <w:tcW w:w="1045" w:type="dxa"/>
            <w:vMerge/>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p>
        </w:tc>
        <w:tc>
          <w:tcPr>
            <w:tcW w:w="1072" w:type="dxa"/>
            <w:vMerge/>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p>
        </w:tc>
        <w:tc>
          <w:tcPr>
            <w:tcW w:w="1021" w:type="dxa"/>
            <w:tcBorders>
              <w:left w:val="single" w:sz="4" w:space="0" w:color="auto"/>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lt;100</w:t>
            </w:r>
          </w:p>
        </w:tc>
        <w:tc>
          <w:tcPr>
            <w:tcW w:w="1017"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100-199</w:t>
            </w:r>
          </w:p>
        </w:tc>
        <w:tc>
          <w:tcPr>
            <w:tcW w:w="1017"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200-299</w:t>
            </w:r>
          </w:p>
        </w:tc>
        <w:tc>
          <w:tcPr>
            <w:tcW w:w="1017"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300-399</w:t>
            </w:r>
          </w:p>
        </w:tc>
        <w:tc>
          <w:tcPr>
            <w:tcW w:w="1017" w:type="dxa"/>
            <w:tcBorders>
              <w:bottom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400-599</w:t>
            </w:r>
          </w:p>
        </w:tc>
        <w:tc>
          <w:tcPr>
            <w:tcW w:w="1037" w:type="dxa"/>
            <w:tcBorders>
              <w:bottom w:val="single" w:sz="4" w:space="0" w:color="auto"/>
              <w:right w:val="single" w:sz="4" w:space="0" w:color="auto"/>
            </w:tcBorders>
            <w:vAlign w:val="center"/>
          </w:tcPr>
          <w:p w:rsidR="00796BE2" w:rsidRPr="00B53DFA" w:rsidRDefault="00796BE2" w:rsidP="00796BE2">
            <w:pPr>
              <w:jc w:val="center"/>
              <w:rPr>
                <w:rFonts w:ascii="Arial" w:hAnsi="Arial" w:cs="Arial"/>
                <w:b/>
                <w:color w:val="000000"/>
                <w:sz w:val="20"/>
                <w:szCs w:val="20"/>
              </w:rPr>
            </w:pPr>
            <w:r w:rsidRPr="00B53DFA">
              <w:rPr>
                <w:rFonts w:ascii="Arial" w:hAnsi="Arial" w:cs="Arial"/>
                <w:b/>
                <w:color w:val="000000"/>
                <w:sz w:val="20"/>
                <w:szCs w:val="20"/>
              </w:rPr>
              <w:t>&gt;=600</w:t>
            </w:r>
          </w:p>
        </w:tc>
        <w:tc>
          <w:tcPr>
            <w:tcW w:w="1128" w:type="dxa"/>
            <w:vMerge/>
            <w:tcBorders>
              <w:left w:val="single" w:sz="4" w:space="0" w:color="auto"/>
              <w:bottom w:val="single" w:sz="4" w:space="0" w:color="auto"/>
              <w:right w:val="single" w:sz="4" w:space="0" w:color="auto"/>
            </w:tcBorders>
            <w:vAlign w:val="bottom"/>
          </w:tcPr>
          <w:p w:rsidR="00796BE2" w:rsidRDefault="00796BE2" w:rsidP="00796BE2">
            <w:pPr>
              <w:jc w:val="center"/>
              <w:rPr>
                <w:rFonts w:ascii="Arial" w:hAnsi="Arial" w:cs="Arial"/>
                <w:color w:val="000000"/>
                <w:sz w:val="20"/>
                <w:szCs w:val="20"/>
              </w:rPr>
            </w:pPr>
          </w:p>
        </w:tc>
      </w:tr>
      <w:tr w:rsidR="00796BE2" w:rsidTr="00796BE2">
        <w:trPr>
          <w:trHeight w:val="301"/>
        </w:trPr>
        <w:tc>
          <w:tcPr>
            <w:tcW w:w="1045" w:type="dxa"/>
            <w:tcBorders>
              <w:top w:val="single" w:sz="4" w:space="0" w:color="auto"/>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Birth</w:t>
            </w:r>
          </w:p>
        </w:tc>
        <w:tc>
          <w:tcPr>
            <w:tcW w:w="1072" w:type="dxa"/>
            <w:tcBorders>
              <w:top w:val="single" w:sz="4" w:space="0" w:color="auto"/>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6</w:t>
            </w:r>
          </w:p>
        </w:tc>
        <w:tc>
          <w:tcPr>
            <w:tcW w:w="1021" w:type="dxa"/>
            <w:tcBorders>
              <w:top w:val="single" w:sz="4" w:space="0" w:color="auto"/>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tcBorders>
              <w:top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tcBorders>
              <w:top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6.7)</w:t>
            </w:r>
          </w:p>
        </w:tc>
        <w:tc>
          <w:tcPr>
            <w:tcW w:w="1017" w:type="dxa"/>
            <w:tcBorders>
              <w:top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6.7)</w:t>
            </w:r>
          </w:p>
        </w:tc>
        <w:tc>
          <w:tcPr>
            <w:tcW w:w="1017" w:type="dxa"/>
            <w:tcBorders>
              <w:top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66.70</w:t>
            </w:r>
          </w:p>
        </w:tc>
        <w:tc>
          <w:tcPr>
            <w:tcW w:w="1037" w:type="dxa"/>
            <w:tcBorders>
              <w:top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128" w:type="dxa"/>
            <w:tcBorders>
              <w:top w:val="single" w:sz="4" w:space="0" w:color="auto"/>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66.7</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month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14.3)</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28.6)</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57.1)</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57.1</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month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42.9)</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57.1)</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57.1</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year</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8</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2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75.0)</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8</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2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75.0)</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0 (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0</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3 (65.0)</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2</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1)</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1)</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3 (59.1)</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13.6)</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2.7</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5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1</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2 (57.1)</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3 (14.3)</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1.4</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6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1</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52.4)</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19.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1.4</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1</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4.8)</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9.5)</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2 (57.1)</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19.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6.2</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8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0</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55.0)</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2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9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0</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55.0)</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2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r w:rsidR="00796BE2" w:rsidTr="00796BE2">
        <w:trPr>
          <w:trHeight w:val="301"/>
        </w:trPr>
        <w:tc>
          <w:tcPr>
            <w:tcW w:w="1045"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0 years</w:t>
            </w:r>
          </w:p>
        </w:tc>
        <w:tc>
          <w:tcPr>
            <w:tcW w:w="1072"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0</w:t>
            </w:r>
          </w:p>
        </w:tc>
        <w:tc>
          <w:tcPr>
            <w:tcW w:w="1021" w:type="dxa"/>
            <w:tcBorders>
              <w:lef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0.0)</w:t>
            </w:r>
          </w:p>
        </w:tc>
        <w:tc>
          <w:tcPr>
            <w:tcW w:w="1017" w:type="dxa"/>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55.0)</w:t>
            </w:r>
          </w:p>
        </w:tc>
        <w:tc>
          <w:tcPr>
            <w:tcW w:w="1037" w:type="dxa"/>
            <w:tcBorders>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20.0)</w:t>
            </w:r>
          </w:p>
        </w:tc>
        <w:tc>
          <w:tcPr>
            <w:tcW w:w="1128" w:type="dxa"/>
            <w:tcBorders>
              <w:left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r w:rsidR="00796BE2" w:rsidTr="00796BE2">
        <w:trPr>
          <w:trHeight w:val="301"/>
        </w:trPr>
        <w:tc>
          <w:tcPr>
            <w:tcW w:w="1045" w:type="dxa"/>
            <w:tcBorders>
              <w:left w:val="single" w:sz="4" w:space="0" w:color="auto"/>
              <w:bottom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years</w:t>
            </w:r>
          </w:p>
        </w:tc>
        <w:tc>
          <w:tcPr>
            <w:tcW w:w="1072" w:type="dxa"/>
            <w:tcBorders>
              <w:left w:val="single" w:sz="4" w:space="0" w:color="auto"/>
              <w:bottom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0</w:t>
            </w:r>
          </w:p>
        </w:tc>
        <w:tc>
          <w:tcPr>
            <w:tcW w:w="1021" w:type="dxa"/>
            <w:tcBorders>
              <w:left w:val="single" w:sz="4" w:space="0" w:color="auto"/>
              <w:bottom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tcBorders>
              <w:bottom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tcBorders>
              <w:bottom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 (5.0)</w:t>
            </w:r>
          </w:p>
        </w:tc>
        <w:tc>
          <w:tcPr>
            <w:tcW w:w="1017" w:type="dxa"/>
            <w:tcBorders>
              <w:bottom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2 (10.0)</w:t>
            </w:r>
          </w:p>
        </w:tc>
        <w:tc>
          <w:tcPr>
            <w:tcW w:w="1017" w:type="dxa"/>
            <w:tcBorders>
              <w:bottom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11 (55.0)</w:t>
            </w:r>
          </w:p>
        </w:tc>
        <w:tc>
          <w:tcPr>
            <w:tcW w:w="1037" w:type="dxa"/>
            <w:tcBorders>
              <w:bottom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4 (20.0)</w:t>
            </w:r>
          </w:p>
        </w:tc>
        <w:tc>
          <w:tcPr>
            <w:tcW w:w="1128" w:type="dxa"/>
            <w:tcBorders>
              <w:left w:val="single" w:sz="4" w:space="0" w:color="auto"/>
              <w:bottom w:val="single" w:sz="4" w:space="0" w:color="auto"/>
              <w:right w:val="single" w:sz="4" w:space="0" w:color="auto"/>
            </w:tcBorders>
            <w:vAlign w:val="center"/>
          </w:tcPr>
          <w:p w:rsidR="00796BE2" w:rsidRDefault="00796BE2" w:rsidP="00796BE2">
            <w:pPr>
              <w:jc w:val="center"/>
              <w:rPr>
                <w:rFonts w:ascii="Arial" w:hAnsi="Arial" w:cs="Arial"/>
                <w:color w:val="000000"/>
                <w:sz w:val="20"/>
                <w:szCs w:val="20"/>
              </w:rPr>
            </w:pPr>
            <w:r>
              <w:rPr>
                <w:rFonts w:ascii="Arial" w:hAnsi="Arial" w:cs="Arial"/>
                <w:color w:val="000000"/>
                <w:sz w:val="20"/>
                <w:szCs w:val="20"/>
              </w:rPr>
              <w:t>75.0</w:t>
            </w:r>
          </w:p>
        </w:tc>
      </w:tr>
    </w:tbl>
    <w:p w:rsidR="00796BE2" w:rsidRDefault="00796BE2" w:rsidP="00262CE0"/>
    <w:p w:rsidR="006F1B59" w:rsidRDefault="006F1B59" w:rsidP="00262CE0"/>
    <w:p w:rsidR="006F1B59" w:rsidRDefault="006F1B59" w:rsidP="00262CE0">
      <w:pPr>
        <w:rPr>
          <w:b/>
        </w:rPr>
      </w:pPr>
      <w:r w:rsidRPr="006F1B59">
        <w:rPr>
          <w:b/>
        </w:rPr>
        <w:t>Discussion</w:t>
      </w:r>
    </w:p>
    <w:p w:rsidR="00B23418" w:rsidRDefault="006F1B59" w:rsidP="00262CE0">
      <w:r>
        <w:t xml:space="preserve">There is a wide range of both multivitamins and vitamin D supplements available for children in the UK, yet most of these do </w:t>
      </w:r>
      <w:r w:rsidR="009552FF">
        <w:t>not provide the recommended 400</w:t>
      </w:r>
      <w:r>
        <w:t>IU/day.</w:t>
      </w:r>
      <w:r w:rsidR="00413A35">
        <w:t xml:space="preserve">  </w:t>
      </w:r>
      <w:r w:rsidR="00B23418">
        <w:t xml:space="preserve">Multivitamins typically had lower vitamin D content than pure vitamin D supplements or </w:t>
      </w:r>
      <w:r w:rsidR="00961059">
        <w:t>“</w:t>
      </w:r>
      <w:r w:rsidR="00B23418">
        <w:t>healthy bones</w:t>
      </w:r>
      <w:r w:rsidR="00961059">
        <w:t>”</w:t>
      </w:r>
      <w:r w:rsidR="00B23418">
        <w:t xml:space="preserve"> products, although some products labelled as “for bones” contained</w:t>
      </w:r>
      <w:r w:rsidR="009552FF">
        <w:t xml:space="preserve"> very low levels of vitamin D.</w:t>
      </w:r>
    </w:p>
    <w:p w:rsidR="00413A35" w:rsidRDefault="009552FF" w:rsidP="00262CE0">
      <w:r>
        <w:t>Vitamin D deficiency</w:t>
      </w:r>
      <w:r w:rsidR="00413A35">
        <w:t xml:space="preserve"> and </w:t>
      </w:r>
      <w:r w:rsidR="0049237C">
        <w:t xml:space="preserve">its </w:t>
      </w:r>
      <w:r w:rsidR="00413A35">
        <w:t>clinical consequences are preventable with supplementation</w:t>
      </w:r>
      <w:r w:rsidR="003805AE">
        <w:t xml:space="preserve"> </w:t>
      </w:r>
      <w:r w:rsidR="003805AE">
        <w:fldChar w:fldCharType="begin">
          <w:fldData xml:space="preserve">PEVuZE5vdGU+PENpdGU+PEF1dGhvcj5NdW5uczwvQXV0aG9yPjxZZWFyPjIwMTY8L1llYXI+PFJl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M5NC00MTU8L3BhZ2VzPjx2b2x1bWU+MTAxPC92b2x1bWU+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k1Mi00PC9wYWdlcz48dm9sdW1lPjk3PC92b2x1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</w:fldData>
        </w:fldChar>
      </w:r>
      <w:r w:rsidR="00414AFB">
        <w:instrText xml:space="preserve"> ADDIN EN.CITE </w:instrText>
      </w:r>
      <w:r w:rsidR="00414AFB">
        <w:fldChar w:fldCharType="begin">
          <w:fldData xml:space="preserve">PEVuZE5vdGU+PENpdGU+PEF1dGhvcj5NdW5uczwvQXV0aG9yPjxZZWFyPjIwMTY8L1llYXI+PFJl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M5NC00MTU8L3BhZ2VzPjx2b2x1bWU+MTAxPC92b2x1bWU+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</w:fldData>
        </w:fldChar>
      </w:r>
      <w:r w:rsidR="00414AFB">
        <w:instrText xml:space="preserve"> ADDIN EN.CITE.DATA </w:instrText>
      </w:r>
      <w:r w:rsidR="00414AFB">
        <w:fldChar w:fldCharType="end"/>
      </w:r>
      <w:r w:rsidR="003805AE">
        <w:fldChar w:fldCharType="separate"/>
      </w:r>
      <w:r w:rsidR="00414AFB">
        <w:rPr>
          <w:noProof/>
        </w:rPr>
        <w:t>(</w:t>
      </w:r>
      <w:hyperlink w:anchor="_ENREF_3" w:tooltip="Moy, 2012 #970" w:history="1">
        <w:r w:rsidR="00414AFB">
          <w:rPr>
            <w:noProof/>
          </w:rPr>
          <w:t>3</w:t>
        </w:r>
      </w:hyperlink>
      <w:r w:rsidR="00414AFB">
        <w:rPr>
          <w:noProof/>
        </w:rPr>
        <w:t xml:space="preserve">, </w:t>
      </w:r>
      <w:hyperlink w:anchor="_ENREF_5" w:tooltip="Munns, 2016 #1612" w:history="1">
        <w:r w:rsidR="00414AFB">
          <w:rPr>
            <w:noProof/>
          </w:rPr>
          <w:t>5</w:t>
        </w:r>
      </w:hyperlink>
      <w:r w:rsidR="00414AFB">
        <w:rPr>
          <w:noProof/>
        </w:rPr>
        <w:t>)</w:t>
      </w:r>
      <w:r w:rsidR="003805AE">
        <w:fldChar w:fldCharType="end"/>
      </w:r>
      <w:r>
        <w:t xml:space="preserve">, yet </w:t>
      </w:r>
      <w:r w:rsidR="00413A35">
        <w:t>few children</w:t>
      </w:r>
      <w:r w:rsidR="001B3B2D">
        <w:t xml:space="preserve"> in the UK</w:t>
      </w:r>
      <w:r w:rsidR="00413A35">
        <w:t xml:space="preserve"> receive vitamin D supplements</w:t>
      </w:r>
      <w:r w:rsidR="003805AE">
        <w:t xml:space="preserve"> </w:t>
      </w:r>
      <w:r w:rsidR="00E221F4">
        <w:fldChar w:fldCharType="begin"/>
      </w:r>
      <w:r w:rsidR="00414AFB">
        <w:instrText xml:space="preserve"> ADDIN EN.CITE &lt;EndNote&gt;&lt;Cite&gt;&lt;Author&gt;Uday&lt;/Author&gt;&lt;Year&gt;2017&lt;/Year&gt;&lt;RecNum&gt;1811&lt;/RecNum&gt;&lt;DisplayText&gt;(2)&lt;/DisplayText&gt;&lt;record&gt;&lt;rec-number&gt;1811&lt;/rec-number&gt;&lt;foreign-keys&gt;&lt;key app="EN" db-id="pv002sa2svrdp6evef25aw2ifxp2vpx9a550" timestamp="1537387263"&gt;1811&lt;/key&gt;&lt;/foreign-keys&gt;&lt;ref-type name="Journal Article"&gt;17&lt;/ref-type&gt;&lt;contributors&gt;&lt;authors&gt;&lt;author&gt;Uday, S.&lt;/author&gt;&lt;author&gt;Kongjonaj, A.&lt;/author&gt;&lt;author&gt;Aguiar, M.&lt;/author&gt;&lt;author&gt;Tulchinsky, T.&lt;/author&gt;&lt;author&gt;Hogler, W.&lt;/author&gt;&lt;/authors&gt;&lt;/contributors&gt;&lt;auth-address&gt;Department of Endocrinology and DiabetesBirmingham Children&amp;apos;s Hospital, Birmingham, UK.&amp;#xD;MEAL Specialist at Save the Children InternationalAlbania Country Office, Tirana, Albania.&amp;#xD;Health Economics UnitUniversity of Birmingham, Birmingham, UK.&amp;#xD;Braun School of Public Health and Community Medicineand Ashkelon College, Ashkelon, Israel.&amp;#xD;Department of Endocrinology and DiabetesBirmingham Children&amp;apos;s Hospital, Birmingham, UK wolfgang.hogler@nhs.net.&amp;#xD;Institute of Metabolism and Systems ResearchUniversity of Birmingham, Birmingham, UK.&lt;/auth-address&gt;&lt;titles&gt;&lt;title&gt;Variations in infant and childhood vitamin D supplementation programmes across Europe and factors influencing adherence&lt;/title&gt;&lt;secondary-title&gt;Endocr Connect&lt;/secondary-title&gt;&lt;alt-title&gt;Endocrine connections&lt;/alt-title&gt;&lt;/titles&gt;&lt;periodical&gt;&lt;full-title&gt;Endocr Connect&lt;/full-title&gt;&lt;abbr-1&gt;Endocrine connections&lt;/abbr-1&gt;&lt;/periodical&gt;&lt;alt-periodical&gt;&lt;full-title&gt;Endocr Connect&lt;/full-title&gt;&lt;abbr-1&gt;Endocrine connections&lt;/abbr-1&gt;&lt;/alt-periodical&gt;&lt;pages&gt;667-675&lt;/pages&gt;&lt;volume&gt;6&lt;/volume&gt;&lt;number&gt;8&lt;/number&gt;&lt;edition&gt;2017/09/20&lt;/edition&gt;&lt;dates&gt;&lt;year&gt;2017&lt;/year&gt;&lt;pub-dates&gt;&lt;date&gt;Nov&lt;/date&gt;&lt;/pub-dates&gt;&lt;/dates&gt;&lt;isbn&gt;2049-3614 (Print)&amp;#xD;2049-3614&lt;/isbn&gt;&lt;accession-num&gt;28924002&lt;/accession-num&gt;&lt;urls&gt;&lt;/urls&gt;&lt;custom2&gt;Pmc5655685&lt;/custom2&gt;&lt;electronic-resource-num&gt;10.1530/ec-17-0193&lt;/electronic-resource-num&gt;&lt;remote-database-provider&gt;Nlm&lt;/remote-database-provider&gt;&lt;language&gt;eng&lt;/language&gt;&lt;/record&gt;&lt;/Cite&gt;&lt;/EndNote&gt;</w:instrText>
      </w:r>
      <w:r w:rsidR="00E221F4">
        <w:fldChar w:fldCharType="separate"/>
      </w:r>
      <w:r w:rsidR="00414AFB">
        <w:rPr>
          <w:noProof/>
        </w:rPr>
        <w:t>(</w:t>
      </w:r>
      <w:hyperlink w:anchor="_ENREF_2" w:tooltip="Uday, 2017 #1811" w:history="1">
        <w:r w:rsidR="00414AFB">
          <w:rPr>
            <w:noProof/>
          </w:rPr>
          <w:t>2</w:t>
        </w:r>
      </w:hyperlink>
      <w:r w:rsidR="00414AFB">
        <w:rPr>
          <w:noProof/>
        </w:rPr>
        <w:t>)</w:t>
      </w:r>
      <w:r w:rsidR="00E221F4">
        <w:fldChar w:fldCharType="end"/>
      </w:r>
      <w:r w:rsidR="003805AE">
        <w:t xml:space="preserve"> </w:t>
      </w:r>
      <w:r w:rsidR="00413A35">
        <w:t xml:space="preserve">and </w:t>
      </w:r>
      <w:r w:rsidR="001B3B2D">
        <w:t>our</w:t>
      </w:r>
      <w:r w:rsidR="00413A35">
        <w:t xml:space="preserve"> findings would suggest that even those who do take a</w:t>
      </w:r>
      <w:r>
        <w:t xml:space="preserve"> supplement may not receive 400</w:t>
      </w:r>
      <w:r w:rsidR="00413A35">
        <w:t>IU/day.</w:t>
      </w:r>
      <w:r w:rsidR="00EA7F24">
        <w:t xml:space="preserve">  Even </w:t>
      </w:r>
      <w:r w:rsidR="009233F7">
        <w:t xml:space="preserve">fewer </w:t>
      </w:r>
      <w:r w:rsidR="00961059">
        <w:t xml:space="preserve">dietary supplements are available which supply </w:t>
      </w:r>
      <w:r>
        <w:t xml:space="preserve">600 IU/day vitamin D, </w:t>
      </w:r>
      <w:r w:rsidR="00EA7F24">
        <w:t>as suggested by the Global Consensus Recommendation</w:t>
      </w:r>
      <w:r w:rsidR="003805AE">
        <w:t xml:space="preserve"> </w:t>
      </w:r>
      <w:r w:rsidR="003805AE">
        <w:fldChar w:fldCharType="begin">
          <w:fldData xml:space="preserve">PEVuZE5vdGU+PENpdGU+PEF1dGhvcj5NdW5uczwvQXV0aG9yPjxZZWFyPjIwMTY8L1llYXI+PFJl
Y051bT4xNjEyPC9SZWNOdW0+PERpc3BsYXlUZXh0Pig1KTwvRGlzcGxheVRleHQ+PHJlY29yZD48
cmVjLW51bWJlcj4xNjEyPC9yZWMtbnVtYmVyPjxmb3JlaWduLWtleXM+PGtleSBhcHA9IkVOIiBk
Yi1pZD0icHYwMDJzYTJzdnJkcDZldmVmMjVhdzJpZnhwMnZweDlhNTUwIiB0aW1lc3RhbXA9IjE0
ODk2ODMzNjQiPjE2MT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NC00MTU8L3BhZ2VzPjx2b2x1bWU+MTAxPC92b2x1bWU+PG51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</w:fldData>
        </w:fldChar>
      </w:r>
      <w:r w:rsidR="00414AFB">
        <w:instrText xml:space="preserve"> ADDIN EN.CITE </w:instrText>
      </w:r>
      <w:r w:rsidR="00414AFB">
        <w:fldChar w:fldCharType="begin">
          <w:fldData xml:space="preserve">PEVuZE5vdGU+PENpdGU+PEF1dGhvcj5NdW5uczwvQXV0aG9yPjxZZWFyPjIwMTY8L1llYXI+PFJl
Y051bT4xNjEyPC9SZWNOdW0+PERpc3BsYXlUZXh0Pig1KTwvRGlzcGxheVRleHQ+PHJlY29yZD48
cmVjLW51bWJlcj4xNjEyPC9yZWMtbnVtYmVyPjxmb3JlaWduLWtleXM+PGtleSBhcHA9IkVOIiBk
Yi1pZD0icHYwMDJzYTJzdnJkcDZldmVmMjVhdzJpZnhwMnZweDlhNTUwIiB0aW1lc3RhbXA9IjE0
ODk2ODMzNjQiPjE2MT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NC00MTU8L3BhZ2VzPjx2b2x1bWU+MTAxPC92b2x1bWU+PG51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</w:fldData>
        </w:fldChar>
      </w:r>
      <w:r w:rsidR="00414AFB">
        <w:instrText xml:space="preserve"> ADDIN EN.CITE.DATA </w:instrText>
      </w:r>
      <w:r w:rsidR="00414AFB">
        <w:fldChar w:fldCharType="end"/>
      </w:r>
      <w:r w:rsidR="003805AE">
        <w:fldChar w:fldCharType="separate"/>
      </w:r>
      <w:r w:rsidR="00414AFB">
        <w:rPr>
          <w:noProof/>
        </w:rPr>
        <w:t>(</w:t>
      </w:r>
      <w:hyperlink w:anchor="_ENREF_5" w:tooltip="Munns, 2016 #1612" w:history="1">
        <w:r w:rsidR="00414AFB">
          <w:rPr>
            <w:noProof/>
          </w:rPr>
          <w:t>5</w:t>
        </w:r>
      </w:hyperlink>
      <w:r w:rsidR="00414AFB">
        <w:rPr>
          <w:noProof/>
        </w:rPr>
        <w:t>)</w:t>
      </w:r>
      <w:r w:rsidR="003805AE">
        <w:fldChar w:fldCharType="end"/>
      </w:r>
      <w:r w:rsidR="009233F7">
        <w:t>.  In order to achieve the recommended 400 IU/day vitamin D supplem</w:t>
      </w:r>
      <w:r w:rsidR="0021177F">
        <w:t>ent when using many multivitami</w:t>
      </w:r>
      <w:r>
        <w:t>n</w:t>
      </w:r>
      <w:r w:rsidR="0021177F">
        <w:t>s</w:t>
      </w:r>
      <w:r w:rsidR="009233F7">
        <w:t>, children would have to either take over the recommended daily dose, which may incr</w:t>
      </w:r>
      <w:r>
        <w:t xml:space="preserve">ease the </w:t>
      </w:r>
      <w:r>
        <w:lastRenderedPageBreak/>
        <w:t xml:space="preserve">risk of toxicity from </w:t>
      </w:r>
      <w:r w:rsidR="009233F7">
        <w:t>other included components, particular</w:t>
      </w:r>
      <w:r w:rsidR="0021177F">
        <w:t>ly</w:t>
      </w:r>
      <w:r w:rsidR="009233F7">
        <w:t xml:space="preserve"> hypervitaminosis A, or take a vitamin D supplement in addition to the multivitamin.  The latter approach increases both the cost and complexity of achieving vitamin D </w:t>
      </w:r>
      <w:r w:rsidR="0021177F">
        <w:t>repletion</w:t>
      </w:r>
      <w:r w:rsidR="009233F7">
        <w:t xml:space="preserve">.  </w:t>
      </w:r>
      <w:r w:rsidR="00414AFB">
        <w:t xml:space="preserve">It is possible that some children, particularly those at low risk of deficiency, will achieve vitamin D repletion when taking the lower doses of vitamin D supplied in many of the available food supplements.  However 400 IU/day has been shown to prevent rickets and carries minimal risk of toxicity </w:t>
      </w:r>
      <w:r w:rsidR="00414AFB">
        <w:fldChar w:fldCharType="begin">
          <w:fldData xml:space="preserve">PEVuZE5vdGU+PENpdGU+PEF1dGhvcj5NdW5uczwvQXV0aG9yPjxZZWFyPjIwMTY8L1llYXI+PFJl
Y051bT4xNjEyPC9SZWNOdW0+PERpc3BsYXlUZXh0Pig1KTwvRGlzcGxheVRleHQ+PHJlY29yZD48
cmVjLW51bWJlcj4xNjEyPC9yZWMtbnVtYmVyPjxmb3JlaWduLWtleXM+PGtleSBhcHA9IkVOIiBk
Yi1pZD0icHYwMDJzYTJzdnJkcDZldmVmMjVhdzJpZnhwMnZweDlhNTUwIiB0aW1lc3RhbXA9IjE0
ODk2ODMzNjQiPjE2MT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NC00MTU8L3BhZ2VzPjx2b2x1bWU+MTAxPC92b2x1bWU+PG51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</w:fldData>
        </w:fldChar>
      </w:r>
      <w:r w:rsidR="00414AFB">
        <w:instrText xml:space="preserve"> ADDIN EN.CITE </w:instrText>
      </w:r>
      <w:r w:rsidR="00414AFB">
        <w:fldChar w:fldCharType="begin">
          <w:fldData xml:space="preserve">PEVuZE5vdGU+PENpdGU+PEF1dGhvcj5NdW5uczwvQXV0aG9yPjxZZWFyPjIwMTY8L1llYXI+PFJl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NC00MTU8L3BhZ2VzPjx2b2x1bWU+MTAxPC92b2x1bWU+PG51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</w:fldData>
        </w:fldChar>
      </w:r>
      <w:r w:rsidR="00414AFB">
        <w:instrText xml:space="preserve"> ADDIN EN.CITE.DATA </w:instrText>
      </w:r>
      <w:r w:rsidR="00414AFB">
        <w:fldChar w:fldCharType="end"/>
      </w:r>
      <w:r w:rsidR="00414AFB">
        <w:fldChar w:fldCharType="separate"/>
      </w:r>
      <w:r w:rsidR="00414AFB">
        <w:rPr>
          <w:noProof/>
        </w:rPr>
        <w:t>(</w:t>
      </w:r>
      <w:hyperlink w:anchor="_ENREF_5" w:tooltip="Munns, 2016 #1612" w:history="1">
        <w:r w:rsidR="00414AFB">
          <w:rPr>
            <w:noProof/>
          </w:rPr>
          <w:t>5</w:t>
        </w:r>
      </w:hyperlink>
      <w:r w:rsidR="00414AFB">
        <w:rPr>
          <w:noProof/>
        </w:rPr>
        <w:t>)</w:t>
      </w:r>
      <w:r w:rsidR="00414AFB">
        <w:fldChar w:fldCharType="end"/>
      </w:r>
      <w:r w:rsidR="00414AFB">
        <w:t>.  F</w:t>
      </w:r>
      <w:r w:rsidR="00414AFB" w:rsidRPr="00414AFB">
        <w:t>or high risk children, supplem</w:t>
      </w:r>
      <w:r w:rsidR="002A7D38">
        <w:t>ents with low vitamin D content that could be</w:t>
      </w:r>
      <w:r w:rsidR="00414AFB" w:rsidRPr="00414AFB">
        <w:t xml:space="preserve"> chosen by the caregiver without knowledge of the recommended dose, may not provide sufficient vitamin D to reduce the ri</w:t>
      </w:r>
      <w:r w:rsidR="00414AFB">
        <w:t xml:space="preserve">sk of rickets or hypocalcaemia.  Therefore parents should be encouraged to choose a supplement which does contain 400 IU/day.    </w:t>
      </w:r>
    </w:p>
    <w:p w:rsidR="0021177F" w:rsidRDefault="009F6DF1" w:rsidP="00262CE0">
      <w:r>
        <w:t xml:space="preserve">Our </w:t>
      </w:r>
      <w:r w:rsidR="00EA7F24">
        <w:t>survey was limited to supplements sol</w:t>
      </w:r>
      <w:r w:rsidR="00961059">
        <w:t>d by nine</w:t>
      </w:r>
      <w:r w:rsidR="00B23418">
        <w:t xml:space="preserve"> major UK retailers, but </w:t>
      </w:r>
      <w:r w:rsidR="00EA7F24">
        <w:t xml:space="preserve">included 91 different </w:t>
      </w:r>
      <w:r w:rsidR="00961059">
        <w:t>dietary supplements</w:t>
      </w:r>
      <w:r w:rsidR="00EA7F24">
        <w:t xml:space="preserve">.  Many other </w:t>
      </w:r>
      <w:r w:rsidR="00B23418">
        <w:t>supplements</w:t>
      </w:r>
      <w:r w:rsidR="00EA7F24">
        <w:t xml:space="preserve"> are available from online retailers, including products imported from overseas manufacturers</w:t>
      </w:r>
      <w:r w:rsidR="00961059">
        <w:t xml:space="preserve"> and fortified food products</w:t>
      </w:r>
      <w:r w:rsidR="00EA7F24">
        <w:t xml:space="preserve">.  Some of these </w:t>
      </w:r>
      <w:r w:rsidR="000511BE">
        <w:t>may</w:t>
      </w:r>
      <w:r w:rsidR="00EA7F24">
        <w:t xml:space="preserve"> contain </w:t>
      </w:r>
      <w:r w:rsidR="00D07481">
        <w:t>high</w:t>
      </w:r>
      <w:r w:rsidR="00EA7F24">
        <w:t xml:space="preserve"> doses of vitamin </w:t>
      </w:r>
      <w:r w:rsidR="00ED2CAD">
        <w:t xml:space="preserve">D, </w:t>
      </w:r>
      <w:r w:rsidR="000511BE">
        <w:t xml:space="preserve">but even </w:t>
      </w:r>
      <w:r w:rsidR="00961059">
        <w:t>when only considering those available in high street stores and supermarkets</w:t>
      </w:r>
      <w:r w:rsidR="000511BE">
        <w:t xml:space="preserve"> the choice</w:t>
      </w:r>
      <w:r w:rsidR="00961059">
        <w:t xml:space="preserve"> of supplements</w:t>
      </w:r>
      <w:r w:rsidR="000511BE">
        <w:t xml:space="preserve"> mig</w:t>
      </w:r>
      <w:r w:rsidR="00ED2CAD">
        <w:t>ht be overwh</w:t>
      </w:r>
      <w:r w:rsidR="000511BE">
        <w:t>elming.  Furthermore, a number of products gave a dose ran</w:t>
      </w:r>
      <w:r w:rsidR="00961059">
        <w:t>ge (</w:t>
      </w:r>
      <w:r w:rsidR="00D07481">
        <w:t>e</w:t>
      </w:r>
      <w:r>
        <w:t>.</w:t>
      </w:r>
      <w:r w:rsidR="00D07481">
        <w:t>g</w:t>
      </w:r>
      <w:r>
        <w:t>.</w:t>
      </w:r>
      <w:r w:rsidR="0021177F">
        <w:t>,</w:t>
      </w:r>
      <w:r w:rsidR="00961059">
        <w:t xml:space="preserve"> </w:t>
      </w:r>
      <w:r w:rsidR="00D07481">
        <w:t>1-2/</w:t>
      </w:r>
      <w:r w:rsidR="00961059">
        <w:t>day)</w:t>
      </w:r>
      <w:r w:rsidR="000511BE">
        <w:t xml:space="preserve"> and often only when consuming the </w:t>
      </w:r>
      <w:r w:rsidR="0021177F">
        <w:t>highest dose</w:t>
      </w:r>
      <w:r w:rsidR="00D07481">
        <w:t xml:space="preserve"> was 400 IU </w:t>
      </w:r>
      <w:r w:rsidR="000511BE">
        <w:t xml:space="preserve">vitamin D </w:t>
      </w:r>
      <w:r w:rsidR="00D07481">
        <w:t>provided</w:t>
      </w:r>
      <w:r w:rsidR="000511BE">
        <w:t xml:space="preserve">.  As </w:t>
      </w:r>
      <w:r w:rsidR="0021177F">
        <w:t>this</w:t>
      </w:r>
      <w:r w:rsidR="000511BE">
        <w:t xml:space="preserve"> was used in this survey to determine whether a product supplied 400 IU/day, </w:t>
      </w:r>
      <w:r w:rsidR="0021177F">
        <w:t xml:space="preserve">children consuming the lower end of the recommended range would not achieve </w:t>
      </w:r>
      <w:r>
        <w:t>the national recommendation</w:t>
      </w:r>
      <w:r w:rsidR="0021177F">
        <w:t xml:space="preserve">. </w:t>
      </w:r>
      <w:r w:rsidR="00414AFB">
        <w:t xml:space="preserve"> Furthermore it should also be highlighted that these products are classed as food supplements, and therefore under European Union regulations, the tolerable vitamin D content can range from 20% below to 50% above the amount stated on the label (ie a product claiming to contain 400 IU could actually contain 320 – 600 IU) </w:t>
      </w:r>
      <w:r w:rsidR="00414AFB">
        <w:fldChar w:fldCharType="begin"/>
      </w:r>
      <w:r w:rsidR="00414AFB">
        <w:instrText xml:space="preserve"> ADDIN EN.CITE &lt;EndNote&gt;&lt;Cite&gt;&lt;Author&gt;Directorate-General&lt;/Author&gt;&lt;Year&gt;2012&lt;/Year&gt;&lt;RecNum&gt;1819&lt;/RecNum&gt;&lt;DisplayText&gt;(6)&lt;/DisplayText&gt;&lt;record&gt;&lt;rec-number&gt;1819&lt;/rec-number&gt;&lt;foreign-keys&gt;&lt;key app="EN" db-id="pv002sa2svrdp6evef25aw2ifxp2vpx9a550" timestamp="1541342149"&gt;1819&lt;/key&gt;&lt;/foreign-keys&gt;&lt;ref-type name="Journal Article"&gt;17&lt;/ref-type&gt;&lt;contributors&gt;&lt;authors&gt;&lt;author&gt;European Comission Health and Consumers Directorate-General,&lt;/author&gt;&lt;/authors&gt;&lt;/contributors&gt;&lt;titles&gt;&lt;title&gt;Guidance document for competent authorities for the control of compliance with EU legislation on: 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the Council, Commission Directives 2002/67/EC and 2008/5/EC and Commission Regulation (EC) No 608/2004 and Council Directive 90/496/EEC of 24 September 1990 on nutrition labelling of foodstuffs and Directive 2002/46/EC of the European Parliament and of the Council of 10 June 2002 on the approximation ofthe laws of the Member States relating to food supplements with regard to the setting of tolerances for nutrient values declared on a label.&lt;/title&gt;&lt;/titles&gt;&lt;dates&gt;&lt;year&gt;2012&lt;/year&gt;&lt;/dates&gt;&lt;urls&gt;&lt;related-urls&gt;&lt;url&gt;https://ec.europa.eu/food/sites/food/files/safety/docs/labelling_nutrition-supplements-guidance_tolerances_1212_en.pdf&lt;/url&gt;&lt;/related-urls&gt;&lt;/urls&gt;&lt;/record&gt;&lt;/Cite&gt;&lt;/EndNote&gt;</w:instrText>
      </w:r>
      <w:r w:rsidR="00414AFB">
        <w:fldChar w:fldCharType="separate"/>
      </w:r>
      <w:r w:rsidR="00414AFB">
        <w:rPr>
          <w:noProof/>
        </w:rPr>
        <w:t>(</w:t>
      </w:r>
      <w:hyperlink w:anchor="_ENREF_6" w:tooltip="European Comission Health and Consumers Directorate-General, 2012 #1819" w:history="1">
        <w:r w:rsidR="00414AFB">
          <w:rPr>
            <w:noProof/>
          </w:rPr>
          <w:t>6</w:t>
        </w:r>
      </w:hyperlink>
      <w:r w:rsidR="00414AFB">
        <w:rPr>
          <w:noProof/>
        </w:rPr>
        <w:t>)</w:t>
      </w:r>
      <w:r w:rsidR="00414AFB">
        <w:fldChar w:fldCharType="end"/>
      </w:r>
      <w:r w:rsidR="00414AFB">
        <w:t>.</w:t>
      </w:r>
    </w:p>
    <w:p w:rsidR="0043423F" w:rsidRDefault="00414AFB" w:rsidP="00262CE0">
      <w:r>
        <w:lastRenderedPageBreak/>
        <w:t xml:space="preserve">It has previously been shown that few health professionals recommend vitamin D supplementation for children </w:t>
      </w:r>
      <w:r>
        <w:fldChar w:fldCharType="begin"/>
      </w:r>
      <w:r>
        <w:instrText xml:space="preserve"> ADDIN EN.CITE &lt;EndNote&gt;&lt;Cite&gt;&lt;Author&gt;Jamieson&lt;/Author&gt;&lt;Year&gt;2014&lt;/Year&gt;&lt;RecNum&gt;1810&lt;/RecNum&gt;&lt;DisplayText&gt;(7)&lt;/DisplayText&gt;&lt;record&gt;&lt;rec-number&gt;1810&lt;/rec-number&gt;&lt;foreign-keys&gt;&lt;key app="EN" db-id="pv002sa2svrdp6evef25aw2ifxp2vpx9a550" timestamp="1537384418"&gt;1810&lt;/key&gt;&lt;/foreign-keys&gt;&lt;ref-type name="Journal Article"&gt;17&lt;/ref-type&gt;&lt;contributors&gt;&lt;authors&gt;&lt;author&gt;Jamieson, K.&lt;/author&gt;&lt;author&gt;Braha, N.&lt;/author&gt;&lt;author&gt;Gritz, A.&lt;/author&gt;&lt;author&gt;Hodes, D.&lt;/author&gt;&lt;/authors&gt;&lt;/contributors&gt;&lt;auth-address&gt;Department of Community Paediatrics, Camden Community, Kentish Town Health Centre, , London, UK.&lt;/auth-address&gt;&lt;titles&gt;&lt;title&gt;Vitamin D deficiency: are we preventing the preventable?&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86-7&lt;/pages&gt;&lt;volume&gt;99&lt;/volume&gt;&lt;number&gt;5&lt;/number&gt;&lt;edition&gt;2013/10/25&lt;/edition&gt;&lt;keywords&gt;&lt;keyword&gt;Dietary Supplements/*supply &amp;amp; distribution&lt;/keyword&gt;&lt;keyword&gt;Female&lt;/keyword&gt;&lt;keyword&gt;*Health Knowledge, Attitudes, Practice&lt;/keyword&gt;&lt;keyword&gt;Humans&lt;/keyword&gt;&lt;keyword&gt;Pregnancy&lt;/keyword&gt;&lt;keyword&gt;Vitamins/*administration &amp;amp; dosage&lt;/keyword&gt;&lt;/keywords&gt;&lt;dates&gt;&lt;year&gt;2014&lt;/year&gt;&lt;pub-dates&gt;&lt;date&gt;May&lt;/date&gt;&lt;/pub-dates&gt;&lt;/dates&gt;&lt;isbn&gt;0003-9888&lt;/isbn&gt;&lt;accession-num&gt;24152571&lt;/accession-num&gt;&lt;urls&gt;&lt;/urls&gt;&lt;electronic-resource-num&gt;10.1136/archdischild-2013-304509&lt;/electronic-resource-num&gt;&lt;remote-database-provider&gt;Nlm&lt;/remote-database-provider&gt;&lt;language&gt;eng&lt;/language&gt;&lt;/record&gt;&lt;/Cite&gt;&lt;/EndNote&gt;</w:instrText>
      </w:r>
      <w:r>
        <w:fldChar w:fldCharType="separate"/>
      </w:r>
      <w:r>
        <w:rPr>
          <w:noProof/>
        </w:rPr>
        <w:t>(</w:t>
      </w:r>
      <w:hyperlink w:anchor="_ENREF_7" w:tooltip="Jamieson, 2014 #1810" w:history="1">
        <w:r>
          <w:rPr>
            <w:noProof/>
          </w:rPr>
          <w:t>7</w:t>
        </w:r>
      </w:hyperlink>
      <w:r>
        <w:rPr>
          <w:noProof/>
        </w:rPr>
        <w:t>)</w:t>
      </w:r>
      <w:r>
        <w:fldChar w:fldCharType="end"/>
      </w:r>
      <w:r>
        <w:t xml:space="preserve">, which needs to be addressed with professional education.  </w:t>
      </w:r>
      <w:r w:rsidR="00A158CD">
        <w:t>This study indicates that when recommending vitamin D supplementation caregivers need to be encouraged to check that this contains at least 400 IU/day.</w:t>
      </w:r>
    </w:p>
    <w:p w:rsidR="0043423F" w:rsidRDefault="0043423F">
      <w:r>
        <w:br w:type="page"/>
      </w:r>
    </w:p>
    <w:p w:rsidR="006F1B59" w:rsidRDefault="0043423F" w:rsidP="00262CE0">
      <w:pPr>
        <w:rPr>
          <w:b/>
        </w:rPr>
      </w:pPr>
      <w:r w:rsidRPr="0043423F">
        <w:rPr>
          <w:b/>
        </w:rPr>
        <w:lastRenderedPageBreak/>
        <w:t>Contribution of authors</w:t>
      </w:r>
    </w:p>
    <w:p w:rsidR="0043423F" w:rsidRDefault="0043423F" w:rsidP="00262CE0">
      <w:r>
        <w:t>RJM conceived the study, collected and analysed the data and wrote the first draft of the manuscript.  EMC, CC, JHD and NCH</w:t>
      </w:r>
      <w:r w:rsidR="008335D0">
        <w:t xml:space="preserve"> reviewed and revised the manuscript.  All authors approved the final submitted manuscript.  </w:t>
      </w:r>
    </w:p>
    <w:p w:rsidR="008335D0" w:rsidRDefault="008335D0" w:rsidP="00262CE0"/>
    <w:p w:rsidR="008335D0" w:rsidRPr="008335D0" w:rsidRDefault="008335D0" w:rsidP="00262CE0">
      <w:pPr>
        <w:rPr>
          <w:b/>
        </w:rPr>
      </w:pPr>
      <w:r w:rsidRPr="008335D0">
        <w:rPr>
          <w:b/>
        </w:rPr>
        <w:t>Competing interests</w:t>
      </w:r>
    </w:p>
    <w:p w:rsidR="008335D0" w:rsidRDefault="009B33D5">
      <w:r>
        <w:t xml:space="preserve">RJM </w:t>
      </w:r>
      <w:r w:rsidR="002A7D38">
        <w:t xml:space="preserve">has </w:t>
      </w:r>
      <w:r>
        <w:t>nothing to report</w:t>
      </w:r>
      <w:r w:rsidR="008335D0" w:rsidRPr="008335D0">
        <w:t>.</w:t>
      </w:r>
      <w:r w:rsidR="00AA503A">
        <w:t xml:space="preserve"> EMD reports honoraria or travel support from Eli Lilly, Pfizer and UCB, outside of the submitted work.</w:t>
      </w:r>
      <w:r w:rsidR="008335D0" w:rsidRPr="008335D0">
        <w:t xml:space="preserve">  CC reports personal fees from ABBH, Amgen, Eli Lilly, GSK, Medtronic, Merck, Novartis, Pfizer, Roche, Servier and Takeda, outside the submitted work.  NCH reports personal fees, consultancy, lecture fees and honoraria from Alliance for Better Bone Health, AMGEN, MSD, Eli Lilly, Servier, Shire, Consilient Healthcare and Internis Pharma, outside the submitted work.</w:t>
      </w:r>
      <w:r>
        <w:t xml:space="preserve"> JHD has received t</w:t>
      </w:r>
      <w:r w:rsidRPr="009B33D5">
        <w:t>ravel bursaries received from Novo Nordisk, Pfizer and Sandoz</w:t>
      </w:r>
      <w:r>
        <w:t xml:space="preserve">, outside the submitted work. </w:t>
      </w:r>
    </w:p>
    <w:p w:rsidR="008335D0" w:rsidRDefault="008335D0"/>
    <w:p w:rsidR="008335D0" w:rsidRPr="008335D0" w:rsidRDefault="0031478D">
      <w:pPr>
        <w:rPr>
          <w:b/>
        </w:rPr>
      </w:pPr>
      <w:r>
        <w:rPr>
          <w:b/>
        </w:rPr>
        <w:t>Acknowledgments</w:t>
      </w:r>
    </w:p>
    <w:p w:rsidR="00677929" w:rsidRPr="00677929" w:rsidRDefault="00677929" w:rsidP="002A7D38">
      <w:pPr>
        <w:spacing w:after="120"/>
        <w:sectPr w:rsidR="00677929" w:rsidRPr="00677929">
          <w:footerReference w:type="default" r:id="rId9"/>
          <w:pgSz w:w="11906" w:h="16838"/>
          <w:pgMar w:top="1440" w:right="1440" w:bottom="1440" w:left="1440" w:header="708" w:footer="708" w:gutter="0"/>
          <w:cols w:space="708"/>
          <w:docGrid w:linePitch="360"/>
        </w:sectPr>
      </w:pPr>
      <w:r w:rsidRPr="00677929">
        <w:t>This work was supported by grants from Arthritis Research UK</w:t>
      </w:r>
      <w:r>
        <w:t xml:space="preserve">  (17702)</w:t>
      </w:r>
      <w:r w:rsidRPr="00677929">
        <w:t xml:space="preserve">, Medical Research Council (MRC) [4050502589 (MRC LEU)], Bupa Foundation, National Institute for Health Research (NIHR) Southampton Biomedical Research Centre, University of Southampton and University Hospital Southampton NHS Foundation Trust, and NIHR Oxford Biomedical Research Centre, University of Oxford, European Union’s Seventh Framework Programme (FP7/2007–2013), projects EarlyNutrition and ODIN under grant agreements numbers 289346 and 613977, and by the BBSRC (HDHL-Biomarkers, </w:t>
      </w:r>
      <w:r w:rsidRPr="00677929">
        <w:lastRenderedPageBreak/>
        <w:t>BB/P028179/1), as part of the ALPHABET project, supported by an award made through the ERA-Net on Biomarkers for Nutrition and Health (ERA HDHL), Horizon 2020 grant agreement number 696295. </w:t>
      </w:r>
    </w:p>
    <w:p w:rsidR="003F30CD" w:rsidRPr="00796BE2" w:rsidRDefault="003F30CD" w:rsidP="00796BE2">
      <w:pPr>
        <w:rPr>
          <w:rFonts w:ascii="Calibri" w:hAnsi="Calibri"/>
          <w:noProof/>
          <w:lang w:val="en-US"/>
        </w:rPr>
      </w:pPr>
      <w:r w:rsidRPr="0043423F">
        <w:rPr>
          <w:b/>
        </w:rPr>
        <w:lastRenderedPageBreak/>
        <w:t>References</w:t>
      </w:r>
    </w:p>
    <w:p w:rsidR="003F30CD" w:rsidRDefault="003F30CD" w:rsidP="0021177F">
      <w:pPr>
        <w:pStyle w:val="EndNoteBibliography"/>
        <w:spacing w:after="0"/>
      </w:pPr>
    </w:p>
    <w:p w:rsidR="00414AFB" w:rsidRPr="00414AFB" w:rsidRDefault="009233F7" w:rsidP="00414AFB">
      <w:pPr>
        <w:pStyle w:val="EndNoteBibliography"/>
        <w:spacing w:after="0"/>
      </w:pPr>
      <w:r>
        <w:fldChar w:fldCharType="begin"/>
      </w:r>
      <w:r>
        <w:instrText xml:space="preserve"> ADDIN EN.REFLIST </w:instrText>
      </w:r>
      <w:r>
        <w:fldChar w:fldCharType="separate"/>
      </w:r>
      <w:bookmarkStart w:id="1" w:name="_ENREF_1"/>
      <w:r w:rsidR="00414AFB" w:rsidRPr="00414AFB">
        <w:t>1.</w:t>
      </w:r>
      <w:r w:rsidR="00414AFB" w:rsidRPr="00414AFB">
        <w:tab/>
        <w:t>Davies PS, Bates CJ, Cole TJ et al. Vitamin D: seasonal and regional differences in preschool children in Great Britain. Eur J Clin Nutr 1999;</w:t>
      </w:r>
      <w:r w:rsidR="00414AFB" w:rsidRPr="00414AFB">
        <w:rPr>
          <w:b/>
        </w:rPr>
        <w:t>53</w:t>
      </w:r>
      <w:r w:rsidR="00414AFB" w:rsidRPr="00414AFB">
        <w:t xml:space="preserve">:195-8 </w:t>
      </w:r>
      <w:bookmarkEnd w:id="1"/>
    </w:p>
    <w:p w:rsidR="00414AFB" w:rsidRPr="00414AFB" w:rsidRDefault="00414AFB" w:rsidP="00414AFB">
      <w:pPr>
        <w:pStyle w:val="EndNoteBibliography"/>
        <w:spacing w:after="0"/>
      </w:pPr>
      <w:bookmarkStart w:id="2" w:name="_ENREF_2"/>
      <w:r w:rsidRPr="00414AFB">
        <w:t>2.</w:t>
      </w:r>
      <w:r w:rsidRPr="00414AFB">
        <w:tab/>
        <w:t>Uday S, Kongjonaj A, Aguiar M et al. Variations in infant and childhood vitamin D supplementation programmes across Europe and factors influencing adherence. Endocr Connect. 2017;</w:t>
      </w:r>
      <w:r w:rsidRPr="00414AFB">
        <w:rPr>
          <w:b/>
        </w:rPr>
        <w:t>6</w:t>
      </w:r>
      <w:r w:rsidRPr="00414AFB">
        <w:t>:667-75 doi: 10.1530/ec-17-0193.</w:t>
      </w:r>
      <w:bookmarkEnd w:id="2"/>
    </w:p>
    <w:p w:rsidR="00414AFB" w:rsidRPr="00414AFB" w:rsidRDefault="00414AFB" w:rsidP="00414AFB">
      <w:pPr>
        <w:pStyle w:val="EndNoteBibliography"/>
        <w:spacing w:after="0"/>
      </w:pPr>
      <w:bookmarkStart w:id="3" w:name="_ENREF_3"/>
      <w:r w:rsidRPr="00414AFB">
        <w:t>3.</w:t>
      </w:r>
      <w:r w:rsidRPr="00414AFB">
        <w:tab/>
        <w:t>Moy RJ, McGee E, Debelle GD et al. Successful public health action to reduce the incidence of symptomatic vitamin D deficiency. Arch Dis Child. 2012;</w:t>
      </w:r>
      <w:r w:rsidRPr="00414AFB">
        <w:rPr>
          <w:b/>
        </w:rPr>
        <w:t>97</w:t>
      </w:r>
      <w:r w:rsidRPr="00414AFB">
        <w:t>:952-4 doi: 10.1136/archdischild-2012-302287.</w:t>
      </w:r>
      <w:bookmarkEnd w:id="3"/>
    </w:p>
    <w:p w:rsidR="00414AFB" w:rsidRPr="00414AFB" w:rsidRDefault="00414AFB" w:rsidP="00414AFB">
      <w:pPr>
        <w:pStyle w:val="EndNoteBibliography"/>
        <w:spacing w:after="0"/>
      </w:pPr>
      <w:bookmarkStart w:id="4" w:name="_ENREF_4"/>
      <w:r w:rsidRPr="00414AFB">
        <w:t>4.</w:t>
      </w:r>
      <w:r w:rsidRPr="00414AFB">
        <w:tab/>
        <w:t>Public Health England Press Office. PHE publishes new advice on vitamin D. 2016.</w:t>
      </w:r>
      <w:bookmarkEnd w:id="4"/>
    </w:p>
    <w:p w:rsidR="00414AFB" w:rsidRPr="00414AFB" w:rsidRDefault="00414AFB" w:rsidP="00414AFB">
      <w:pPr>
        <w:pStyle w:val="EndNoteBibliography"/>
        <w:spacing w:after="0"/>
      </w:pPr>
      <w:bookmarkStart w:id="5" w:name="_ENREF_5"/>
      <w:r w:rsidRPr="00414AFB">
        <w:t>5.</w:t>
      </w:r>
      <w:r w:rsidRPr="00414AFB">
        <w:tab/>
        <w:t>Munns CF, Shaw N, Kiely M et al. Global Consensus Recommendations on Prevention and Management of Nutritional Rickets. J Clin Endocrinol Metab. 2016;</w:t>
      </w:r>
      <w:r w:rsidRPr="00414AFB">
        <w:rPr>
          <w:b/>
        </w:rPr>
        <w:t>101</w:t>
      </w:r>
      <w:r w:rsidRPr="00414AFB">
        <w:t>:394-415 doi: 10.1210/jc.2015-2175.</w:t>
      </w:r>
      <w:bookmarkEnd w:id="5"/>
    </w:p>
    <w:p w:rsidR="00414AFB" w:rsidRPr="00414AFB" w:rsidRDefault="00414AFB" w:rsidP="00414AFB">
      <w:pPr>
        <w:pStyle w:val="EndNoteBibliography"/>
        <w:spacing w:after="0"/>
      </w:pPr>
      <w:bookmarkStart w:id="6" w:name="_ENREF_6"/>
      <w:r w:rsidRPr="00414AFB">
        <w:t>6.</w:t>
      </w:r>
      <w:r w:rsidRPr="00414AFB">
        <w:tab/>
        <w:t xml:space="preserve">European Comission Health and Consumers Directorate-General. Guidance document for competent authorities for the control of compliance with EU legislation on: Regulation (EU) No 1169/2011 of the European Parliament and of the Council of 25 October 2011 on the provision of food information to consumers, amending Regulations (EC) No 1924/2006 and (EC) No 1925/2006 of the European Parliament and of the Council, and repealing Commission Directive 87/250/EEC, Council Directive 90/496/EEC, Commission Directive 1999/10/EC, Directive 2000/13/EC of the European Parliament and ofthe Council, Commission Directives 2002/67/EC and 2008/5/EC and Commission Regulation (EC) No 608/2004 and Council Directive 90/496/EEC of 24 September 1990 on nutrition labelling of foodstuffs and Directive 2002/46/EC of the European Parliament and of the Council of 10 June 2002 on the approximation ofthe laws of the Member States relating to food supplements with regard to the setting of tolerances for nutrient values declared on a label. 2012; </w:t>
      </w:r>
      <w:bookmarkEnd w:id="6"/>
    </w:p>
    <w:p w:rsidR="00414AFB" w:rsidRPr="00414AFB" w:rsidRDefault="00414AFB" w:rsidP="00414AFB">
      <w:pPr>
        <w:pStyle w:val="EndNoteBibliography"/>
      </w:pPr>
      <w:bookmarkStart w:id="7" w:name="_ENREF_7"/>
      <w:r w:rsidRPr="00414AFB">
        <w:lastRenderedPageBreak/>
        <w:t>7.</w:t>
      </w:r>
      <w:r w:rsidRPr="00414AFB">
        <w:tab/>
        <w:t>Jamieson K, Braha N, Gritz A et al. Vitamin D deficiency: are we preventing the preventable? Arch Dis Child. 2014;</w:t>
      </w:r>
      <w:r w:rsidRPr="00414AFB">
        <w:rPr>
          <w:b/>
        </w:rPr>
        <w:t>99</w:t>
      </w:r>
      <w:r w:rsidRPr="00414AFB">
        <w:t>:486-7 doi: 10.1136/archdischild-2013-304509.</w:t>
      </w:r>
      <w:bookmarkEnd w:id="7"/>
    </w:p>
    <w:p w:rsidR="00961059" w:rsidRPr="006F1B59" w:rsidRDefault="009233F7" w:rsidP="003F30CD">
      <w:pPr>
        <w:spacing w:line="360" w:lineRule="auto"/>
      </w:pPr>
      <w:r>
        <w:fldChar w:fldCharType="end"/>
      </w:r>
    </w:p>
    <w:sectPr w:rsidR="00961059" w:rsidRPr="006F1B59" w:rsidSect="0096105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3ABE" w:rsidRDefault="00913ABE" w:rsidP="00796D96">
      <w:pPr>
        <w:spacing w:after="0" w:line="240" w:lineRule="auto"/>
      </w:pPr>
      <w:r>
        <w:separator/>
      </w:r>
    </w:p>
  </w:endnote>
  <w:endnote w:type="continuationSeparator" w:id="0">
    <w:p w:rsidR="00913ABE" w:rsidRDefault="00913ABE" w:rsidP="00796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4439389"/>
      <w:docPartObj>
        <w:docPartGallery w:val="Page Numbers (Bottom of Page)"/>
        <w:docPartUnique/>
      </w:docPartObj>
    </w:sdtPr>
    <w:sdtEndPr>
      <w:rPr>
        <w:noProof/>
      </w:rPr>
    </w:sdtEndPr>
    <w:sdtContent>
      <w:p w:rsidR="00796D96" w:rsidRDefault="00796D96">
        <w:pPr>
          <w:pStyle w:val="Footer"/>
          <w:jc w:val="right"/>
        </w:pPr>
        <w:r>
          <w:fldChar w:fldCharType="begin"/>
        </w:r>
        <w:r>
          <w:instrText xml:space="preserve"> PAGE   \* MERGEFORMAT </w:instrText>
        </w:r>
        <w:r>
          <w:fldChar w:fldCharType="separate"/>
        </w:r>
        <w:r w:rsidR="006D7C4E">
          <w:rPr>
            <w:noProof/>
          </w:rPr>
          <w:t>1</w:t>
        </w:r>
        <w:r>
          <w:rPr>
            <w:noProof/>
          </w:rPr>
          <w:fldChar w:fldCharType="end"/>
        </w:r>
      </w:p>
    </w:sdtContent>
  </w:sdt>
  <w:p w:rsidR="00796D96" w:rsidRDefault="00796D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3ABE" w:rsidRDefault="00913ABE" w:rsidP="00796D96">
      <w:pPr>
        <w:spacing w:after="0" w:line="240" w:lineRule="auto"/>
      </w:pPr>
      <w:r>
        <w:separator/>
      </w:r>
    </w:p>
  </w:footnote>
  <w:footnote w:type="continuationSeparator" w:id="0">
    <w:p w:rsidR="00913ABE" w:rsidRDefault="00913ABE" w:rsidP="00796D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FD08EC"/>
    <w:multiLevelType w:val="hybridMultilevel"/>
    <w:tmpl w:val="D7F2E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F2158"/>
    <w:multiLevelType w:val="hybridMultilevel"/>
    <w:tmpl w:val="DB025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D83BA4"/>
    <w:multiLevelType w:val="hybridMultilevel"/>
    <w:tmpl w:val="3BAA5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002sa2svrdp6evef25aw2ifxp2vpx9a550&quot;&gt;Vitamin D 2 - saved-Saved&lt;record-ids&gt;&lt;item&gt;139&lt;/item&gt;&lt;item&gt;970&lt;/item&gt;&lt;item&gt;1612&lt;/item&gt;&lt;item&gt;1810&lt;/item&gt;&lt;item&gt;1811&lt;/item&gt;&lt;item&gt;1813&lt;/item&gt;&lt;item&gt;1819&lt;/item&gt;&lt;/record-ids&gt;&lt;/item&gt;&lt;/Libraries&gt;"/>
  </w:docVars>
  <w:rsids>
    <w:rsidRoot w:val="00262CE0"/>
    <w:rsid w:val="000511BE"/>
    <w:rsid w:val="000A2151"/>
    <w:rsid w:val="000C74AC"/>
    <w:rsid w:val="000C7C3C"/>
    <w:rsid w:val="000E5C44"/>
    <w:rsid w:val="000E6544"/>
    <w:rsid w:val="0012373A"/>
    <w:rsid w:val="001B3B2D"/>
    <w:rsid w:val="001E4BED"/>
    <w:rsid w:val="00210704"/>
    <w:rsid w:val="0021177F"/>
    <w:rsid w:val="002519C8"/>
    <w:rsid w:val="00262CE0"/>
    <w:rsid w:val="002A7D38"/>
    <w:rsid w:val="0031478D"/>
    <w:rsid w:val="003805AE"/>
    <w:rsid w:val="00387E48"/>
    <w:rsid w:val="003B0E6C"/>
    <w:rsid w:val="003F30CD"/>
    <w:rsid w:val="00413A35"/>
    <w:rsid w:val="00414AFB"/>
    <w:rsid w:val="0042343E"/>
    <w:rsid w:val="0043423F"/>
    <w:rsid w:val="004373E8"/>
    <w:rsid w:val="0049237C"/>
    <w:rsid w:val="004F2838"/>
    <w:rsid w:val="00500596"/>
    <w:rsid w:val="00517B15"/>
    <w:rsid w:val="005A3CD5"/>
    <w:rsid w:val="005D7C3F"/>
    <w:rsid w:val="00603180"/>
    <w:rsid w:val="0066013C"/>
    <w:rsid w:val="00677929"/>
    <w:rsid w:val="006C1D83"/>
    <w:rsid w:val="006D7C4E"/>
    <w:rsid w:val="006E4E83"/>
    <w:rsid w:val="006F1565"/>
    <w:rsid w:val="006F1B59"/>
    <w:rsid w:val="007316B9"/>
    <w:rsid w:val="007366AD"/>
    <w:rsid w:val="007463F8"/>
    <w:rsid w:val="00750CB3"/>
    <w:rsid w:val="007548A9"/>
    <w:rsid w:val="00757201"/>
    <w:rsid w:val="00761751"/>
    <w:rsid w:val="00796BE2"/>
    <w:rsid w:val="00796D96"/>
    <w:rsid w:val="007B76CE"/>
    <w:rsid w:val="008335D0"/>
    <w:rsid w:val="008B2124"/>
    <w:rsid w:val="008E3717"/>
    <w:rsid w:val="00913ABE"/>
    <w:rsid w:val="009233F7"/>
    <w:rsid w:val="00931892"/>
    <w:rsid w:val="00951B0F"/>
    <w:rsid w:val="009552FF"/>
    <w:rsid w:val="00961059"/>
    <w:rsid w:val="009B33D5"/>
    <w:rsid w:val="009F6DF1"/>
    <w:rsid w:val="00A158CD"/>
    <w:rsid w:val="00A62F3F"/>
    <w:rsid w:val="00AA503A"/>
    <w:rsid w:val="00AB6CFA"/>
    <w:rsid w:val="00AE1DAB"/>
    <w:rsid w:val="00B17FCB"/>
    <w:rsid w:val="00B23418"/>
    <w:rsid w:val="00B53DFA"/>
    <w:rsid w:val="00B5635D"/>
    <w:rsid w:val="00B72B25"/>
    <w:rsid w:val="00B936EC"/>
    <w:rsid w:val="00BB3D70"/>
    <w:rsid w:val="00BB64F6"/>
    <w:rsid w:val="00BF38DF"/>
    <w:rsid w:val="00C774BC"/>
    <w:rsid w:val="00C7763B"/>
    <w:rsid w:val="00CB6EDC"/>
    <w:rsid w:val="00D07481"/>
    <w:rsid w:val="00D15888"/>
    <w:rsid w:val="00D957C5"/>
    <w:rsid w:val="00DB32DC"/>
    <w:rsid w:val="00E221F4"/>
    <w:rsid w:val="00EA2672"/>
    <w:rsid w:val="00EA7F24"/>
    <w:rsid w:val="00EB52A5"/>
    <w:rsid w:val="00ED2CAD"/>
    <w:rsid w:val="00F054EE"/>
    <w:rsid w:val="00F23C42"/>
    <w:rsid w:val="00F31ECD"/>
    <w:rsid w:val="00F35E49"/>
    <w:rsid w:val="00F474D6"/>
    <w:rsid w:val="00F87C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3A9228-5788-4DF4-896C-0A9D82723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34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233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233F7"/>
    <w:rPr>
      <w:rFonts w:ascii="Calibri" w:hAnsi="Calibri"/>
      <w:noProof/>
      <w:lang w:val="en-US"/>
    </w:rPr>
  </w:style>
  <w:style w:type="paragraph" w:customStyle="1" w:styleId="EndNoteBibliography">
    <w:name w:val="EndNote Bibliography"/>
    <w:basedOn w:val="Normal"/>
    <w:link w:val="EndNoteBibliographyChar"/>
    <w:rsid w:val="009233F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233F7"/>
    <w:rPr>
      <w:rFonts w:ascii="Calibri" w:hAnsi="Calibri"/>
      <w:noProof/>
      <w:lang w:val="en-US"/>
    </w:rPr>
  </w:style>
  <w:style w:type="character" w:styleId="Hyperlink">
    <w:name w:val="Hyperlink"/>
    <w:basedOn w:val="DefaultParagraphFont"/>
    <w:uiPriority w:val="99"/>
    <w:unhideWhenUsed/>
    <w:rsid w:val="009233F7"/>
    <w:rPr>
      <w:color w:val="0000FF" w:themeColor="hyperlink"/>
      <w:u w:val="single"/>
    </w:rPr>
  </w:style>
  <w:style w:type="paragraph" w:styleId="BalloonText">
    <w:name w:val="Balloon Text"/>
    <w:basedOn w:val="Normal"/>
    <w:link w:val="BalloonTextChar"/>
    <w:uiPriority w:val="99"/>
    <w:semiHidden/>
    <w:unhideWhenUsed/>
    <w:rsid w:val="000C74A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74AC"/>
    <w:rPr>
      <w:rFonts w:ascii="Times New Roman" w:hAnsi="Times New Roman" w:cs="Times New Roman"/>
      <w:sz w:val="18"/>
      <w:szCs w:val="18"/>
    </w:rPr>
  </w:style>
  <w:style w:type="paragraph" w:styleId="Revision">
    <w:name w:val="Revision"/>
    <w:hidden/>
    <w:uiPriority w:val="99"/>
    <w:semiHidden/>
    <w:rsid w:val="00E221F4"/>
    <w:pPr>
      <w:spacing w:after="0" w:line="240" w:lineRule="auto"/>
    </w:pPr>
  </w:style>
  <w:style w:type="paragraph" w:styleId="ListParagraph">
    <w:name w:val="List Paragraph"/>
    <w:basedOn w:val="Normal"/>
    <w:uiPriority w:val="34"/>
    <w:qFormat/>
    <w:rsid w:val="00EA2672"/>
    <w:pPr>
      <w:ind w:left="720"/>
      <w:contextualSpacing/>
    </w:pPr>
  </w:style>
  <w:style w:type="paragraph" w:styleId="Header">
    <w:name w:val="header"/>
    <w:basedOn w:val="Normal"/>
    <w:link w:val="HeaderChar"/>
    <w:uiPriority w:val="99"/>
    <w:unhideWhenUsed/>
    <w:rsid w:val="00796D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D96"/>
  </w:style>
  <w:style w:type="paragraph" w:styleId="Footer">
    <w:name w:val="footer"/>
    <w:basedOn w:val="Normal"/>
    <w:link w:val="FooterChar"/>
    <w:uiPriority w:val="99"/>
    <w:unhideWhenUsed/>
    <w:rsid w:val="00796D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8074486">
      <w:bodyDiv w:val="1"/>
      <w:marLeft w:val="0"/>
      <w:marRight w:val="0"/>
      <w:marTop w:val="0"/>
      <w:marBottom w:val="0"/>
      <w:divBdr>
        <w:top w:val="none" w:sz="0" w:space="0" w:color="auto"/>
        <w:left w:val="none" w:sz="0" w:space="0" w:color="auto"/>
        <w:bottom w:val="none" w:sz="0" w:space="0" w:color="auto"/>
        <w:right w:val="none" w:sz="0" w:space="0" w:color="auto"/>
      </w:divBdr>
    </w:div>
    <w:div w:id="1055010009">
      <w:bodyDiv w:val="1"/>
      <w:marLeft w:val="0"/>
      <w:marRight w:val="0"/>
      <w:marTop w:val="0"/>
      <w:marBottom w:val="0"/>
      <w:divBdr>
        <w:top w:val="none" w:sz="0" w:space="0" w:color="auto"/>
        <w:left w:val="none" w:sz="0" w:space="0" w:color="auto"/>
        <w:bottom w:val="none" w:sz="0" w:space="0" w:color="auto"/>
        <w:right w:val="none" w:sz="0" w:space="0" w:color="auto"/>
      </w:divBdr>
    </w:div>
    <w:div w:id="1398549906">
      <w:bodyDiv w:val="1"/>
      <w:marLeft w:val="0"/>
      <w:marRight w:val="0"/>
      <w:marTop w:val="0"/>
      <w:marBottom w:val="0"/>
      <w:divBdr>
        <w:top w:val="none" w:sz="0" w:space="0" w:color="auto"/>
        <w:left w:val="none" w:sz="0" w:space="0" w:color="auto"/>
        <w:bottom w:val="none" w:sz="0" w:space="0" w:color="auto"/>
        <w:right w:val="none" w:sz="0" w:space="0" w:color="auto"/>
      </w:divBdr>
    </w:div>
    <w:div w:id="2001469471">
      <w:bodyDiv w:val="1"/>
      <w:marLeft w:val="0"/>
      <w:marRight w:val="0"/>
      <w:marTop w:val="0"/>
      <w:marBottom w:val="0"/>
      <w:divBdr>
        <w:top w:val="none" w:sz="0" w:space="0" w:color="auto"/>
        <w:left w:val="none" w:sz="0" w:space="0" w:color="auto"/>
        <w:bottom w:val="none" w:sz="0" w:space="0" w:color="auto"/>
        <w:right w:val="none" w:sz="0" w:space="0" w:color="auto"/>
      </w:divBdr>
    </w:div>
    <w:div w:id="2115592310">
      <w:bodyDiv w:val="1"/>
      <w:marLeft w:val="0"/>
      <w:marRight w:val="0"/>
      <w:marTop w:val="0"/>
      <w:marBottom w:val="0"/>
      <w:divBdr>
        <w:top w:val="none" w:sz="0" w:space="0" w:color="auto"/>
        <w:left w:val="none" w:sz="0" w:space="0" w:color="auto"/>
        <w:bottom w:val="none" w:sz="0" w:space="0" w:color="auto"/>
        <w:right w:val="none" w:sz="0" w:space="0" w:color="auto"/>
      </w:divBdr>
      <w:divsChild>
        <w:div w:id="1144203260">
          <w:marLeft w:val="0"/>
          <w:marRight w:val="1"/>
          <w:marTop w:val="0"/>
          <w:marBottom w:val="0"/>
          <w:divBdr>
            <w:top w:val="none" w:sz="0" w:space="0" w:color="auto"/>
            <w:left w:val="none" w:sz="0" w:space="0" w:color="auto"/>
            <w:bottom w:val="none" w:sz="0" w:space="0" w:color="auto"/>
            <w:right w:val="none" w:sz="0" w:space="0" w:color="auto"/>
          </w:divBdr>
          <w:divsChild>
            <w:div w:id="492917557">
              <w:marLeft w:val="0"/>
              <w:marRight w:val="0"/>
              <w:marTop w:val="0"/>
              <w:marBottom w:val="0"/>
              <w:divBdr>
                <w:top w:val="none" w:sz="0" w:space="0" w:color="auto"/>
                <w:left w:val="none" w:sz="0" w:space="0" w:color="auto"/>
                <w:bottom w:val="none" w:sz="0" w:space="0" w:color="auto"/>
                <w:right w:val="none" w:sz="0" w:space="0" w:color="auto"/>
              </w:divBdr>
              <w:divsChild>
                <w:div w:id="953290700">
                  <w:marLeft w:val="0"/>
                  <w:marRight w:val="1"/>
                  <w:marTop w:val="0"/>
                  <w:marBottom w:val="0"/>
                  <w:divBdr>
                    <w:top w:val="none" w:sz="0" w:space="0" w:color="auto"/>
                    <w:left w:val="none" w:sz="0" w:space="0" w:color="auto"/>
                    <w:bottom w:val="none" w:sz="0" w:space="0" w:color="auto"/>
                    <w:right w:val="none" w:sz="0" w:space="0" w:color="auto"/>
                  </w:divBdr>
                  <w:divsChild>
                    <w:div w:id="1292174114">
                      <w:marLeft w:val="0"/>
                      <w:marRight w:val="0"/>
                      <w:marTop w:val="0"/>
                      <w:marBottom w:val="0"/>
                      <w:divBdr>
                        <w:top w:val="none" w:sz="0" w:space="0" w:color="auto"/>
                        <w:left w:val="none" w:sz="0" w:space="0" w:color="auto"/>
                        <w:bottom w:val="none" w:sz="0" w:space="0" w:color="auto"/>
                        <w:right w:val="none" w:sz="0" w:space="0" w:color="auto"/>
                      </w:divBdr>
                      <w:divsChild>
                        <w:div w:id="636223924">
                          <w:marLeft w:val="0"/>
                          <w:marRight w:val="0"/>
                          <w:marTop w:val="0"/>
                          <w:marBottom w:val="0"/>
                          <w:divBdr>
                            <w:top w:val="none" w:sz="0" w:space="0" w:color="auto"/>
                            <w:left w:val="none" w:sz="0" w:space="0" w:color="auto"/>
                            <w:bottom w:val="none" w:sz="0" w:space="0" w:color="auto"/>
                            <w:right w:val="none" w:sz="0" w:space="0" w:color="auto"/>
                          </w:divBdr>
                          <w:divsChild>
                            <w:div w:id="196629501">
                              <w:marLeft w:val="0"/>
                              <w:marRight w:val="0"/>
                              <w:marTop w:val="120"/>
                              <w:marBottom w:val="360"/>
                              <w:divBdr>
                                <w:top w:val="none" w:sz="0" w:space="0" w:color="auto"/>
                                <w:left w:val="none" w:sz="0" w:space="0" w:color="auto"/>
                                <w:bottom w:val="none" w:sz="0" w:space="0" w:color="auto"/>
                                <w:right w:val="none" w:sz="0" w:space="0" w:color="auto"/>
                              </w:divBdr>
                              <w:divsChild>
                                <w:div w:id="83914830">
                                  <w:marLeft w:val="0"/>
                                  <w:marRight w:val="0"/>
                                  <w:marTop w:val="0"/>
                                  <w:marBottom w:val="0"/>
                                  <w:divBdr>
                                    <w:top w:val="none" w:sz="0" w:space="0" w:color="auto"/>
                                    <w:left w:val="none" w:sz="0" w:space="0" w:color="auto"/>
                                    <w:bottom w:val="none" w:sz="0" w:space="0" w:color="auto"/>
                                    <w:right w:val="none" w:sz="0" w:space="0" w:color="auto"/>
                                  </w:divBdr>
                                  <w:divsChild>
                                    <w:div w:id="4576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59E604-72D1-417A-B499-27EC90EE4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046</Words>
  <Characters>23065</Characters>
  <Application>Microsoft Office Word</Application>
  <DocSecurity>4</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Moon</dc:creator>
  <cp:lastModifiedBy>Karen Drake</cp:lastModifiedBy>
  <cp:revision>2</cp:revision>
  <dcterms:created xsi:type="dcterms:W3CDTF">2019-02-27T13:14:00Z</dcterms:created>
  <dcterms:modified xsi:type="dcterms:W3CDTF">2019-02-27T13:14:00Z</dcterms:modified>
</cp:coreProperties>
</file>